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E0FA5D" w14:textId="77777777" w:rsidR="006E39BD" w:rsidRPr="006E39BD" w:rsidRDefault="006E39BD" w:rsidP="006E39BD">
      <w:pPr>
        <w:keepNext/>
        <w:keepLines/>
        <w:spacing w:before="240" w:after="0"/>
        <w:jc w:val="both"/>
        <w:outlineLvl w:val="0"/>
        <w:rPr>
          <w:rFonts w:ascii="Times New Roman" w:eastAsiaTheme="majorEastAsia" w:hAnsi="Times New Roman" w:cs="Times New Roman"/>
          <w:sz w:val="24"/>
          <w:szCs w:val="24"/>
          <w:lang w:val="en-US"/>
        </w:rPr>
      </w:pPr>
      <w:bookmarkStart w:id="0" w:name="_Toc88322283"/>
      <w:bookmarkStart w:id="1" w:name="_Toc89280022"/>
      <w:bookmarkStart w:id="2" w:name="_Toc91282771"/>
      <w:bookmarkStart w:id="3" w:name="_Toc92776992"/>
      <w:bookmarkStart w:id="4" w:name="_Toc100743307"/>
      <w:bookmarkStart w:id="5" w:name="_Toc102889208"/>
      <w:r w:rsidRPr="006E39BD">
        <w:rPr>
          <w:rFonts w:ascii="Times New Roman" w:eastAsiaTheme="majorEastAsia" w:hAnsi="Times New Roman" w:cs="Times New Roman"/>
          <w:sz w:val="24"/>
          <w:szCs w:val="24"/>
          <w:lang w:val="en-US"/>
        </w:rPr>
        <w:t xml:space="preserve">Lampiran 1 </w:t>
      </w:r>
      <w:bookmarkEnd w:id="0"/>
      <w:bookmarkEnd w:id="1"/>
      <w:bookmarkEnd w:id="2"/>
      <w:bookmarkEnd w:id="3"/>
      <w:bookmarkEnd w:id="4"/>
      <w:bookmarkEnd w:id="5"/>
    </w:p>
    <w:p w14:paraId="6BF1A86F" w14:textId="77777777" w:rsidR="006E39BD" w:rsidRPr="006E39BD" w:rsidRDefault="006E39BD" w:rsidP="006E39BD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KUESIONER PENELITIAN </w:t>
      </w:r>
    </w:p>
    <w:p w14:paraId="30D7A4AF" w14:textId="77777777" w:rsidR="006E39BD" w:rsidRPr="006E39BD" w:rsidRDefault="006E39BD" w:rsidP="006E39BD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No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Responde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  <w:t>:</w:t>
      </w:r>
    </w:p>
    <w:p w14:paraId="5BD598E0" w14:textId="77777777" w:rsidR="006E39BD" w:rsidRPr="006E39BD" w:rsidRDefault="006E39BD" w:rsidP="006E39BD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Jeni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lami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  <w:t>:</w:t>
      </w:r>
    </w:p>
    <w:p w14:paraId="2C56B845" w14:textId="77777777" w:rsidR="006E39BD" w:rsidRPr="006E39BD" w:rsidRDefault="006E39BD" w:rsidP="006E39BD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Usi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3"/>
        <w:gridCol w:w="5556"/>
        <w:gridCol w:w="845"/>
        <w:gridCol w:w="963"/>
      </w:tblGrid>
      <w:tr w:rsidR="006E39BD" w:rsidRPr="006E39BD" w14:paraId="680EEF22" w14:textId="77777777" w:rsidTr="0018373B">
        <w:tc>
          <w:tcPr>
            <w:tcW w:w="563" w:type="dxa"/>
          </w:tcPr>
          <w:p w14:paraId="15E80251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5556" w:type="dxa"/>
          </w:tcPr>
          <w:p w14:paraId="00AD8957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TANYAAN</w:t>
            </w:r>
          </w:p>
        </w:tc>
        <w:tc>
          <w:tcPr>
            <w:tcW w:w="845" w:type="dxa"/>
          </w:tcPr>
          <w:p w14:paraId="1C7A6CA7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IYA</w:t>
            </w:r>
          </w:p>
        </w:tc>
        <w:tc>
          <w:tcPr>
            <w:tcW w:w="963" w:type="dxa"/>
          </w:tcPr>
          <w:p w14:paraId="1FA7164B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</w:p>
        </w:tc>
      </w:tr>
      <w:tr w:rsidR="006E39BD" w:rsidRPr="006E39BD" w14:paraId="31C91A29" w14:textId="77777777" w:rsidTr="0018373B">
        <w:tc>
          <w:tcPr>
            <w:tcW w:w="563" w:type="dxa"/>
          </w:tcPr>
          <w:p w14:paraId="1FF8D02B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56" w:type="dxa"/>
          </w:tcPr>
          <w:p w14:paraId="2756D77E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r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Interaksi</w:t>
            </w:r>
            <w:proofErr w:type="spellEnd"/>
          </w:p>
        </w:tc>
        <w:tc>
          <w:tcPr>
            <w:tcW w:w="845" w:type="dxa"/>
          </w:tcPr>
          <w:p w14:paraId="4995B665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0F830E52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7FA0C659" w14:textId="77777777" w:rsidTr="0018373B">
        <w:tc>
          <w:tcPr>
            <w:tcW w:w="563" w:type="dxa"/>
          </w:tcPr>
          <w:p w14:paraId="0AFD5D7B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556" w:type="dxa"/>
          </w:tcPr>
          <w:p w14:paraId="34F7EF35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rmaka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kai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bersi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sopan</w:t>
            </w:r>
            <w:proofErr w:type="spellEnd"/>
          </w:p>
        </w:tc>
        <w:tc>
          <w:tcPr>
            <w:tcW w:w="845" w:type="dxa"/>
          </w:tcPr>
          <w:p w14:paraId="26A08E96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788ACB28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58CD790C" w14:textId="77777777" w:rsidTr="0018373B">
        <w:tc>
          <w:tcPr>
            <w:tcW w:w="563" w:type="dxa"/>
          </w:tcPr>
          <w:p w14:paraId="55E6383F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556" w:type="dxa"/>
          </w:tcPr>
          <w:p w14:paraId="7C08A2B9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berpakai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yenang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72578B3D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2385A311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0FFFCE9F" w14:textId="77777777" w:rsidTr="0018373B">
        <w:tc>
          <w:tcPr>
            <w:tcW w:w="563" w:type="dxa"/>
          </w:tcPr>
          <w:p w14:paraId="5DA9B233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556" w:type="dxa"/>
          </w:tcPr>
          <w:p w14:paraId="52263D7F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mpersiap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perlu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ndata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845" w:type="dxa"/>
          </w:tcPr>
          <w:p w14:paraId="20120B5A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6F4A49D8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18612924" w14:textId="77777777" w:rsidTr="0018373B">
        <w:tc>
          <w:tcPr>
            <w:tcW w:w="563" w:type="dxa"/>
          </w:tcPr>
          <w:p w14:paraId="63A653A5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56" w:type="dxa"/>
          </w:tcPr>
          <w:p w14:paraId="7EE3CF62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Orientasi</w:t>
            </w:r>
            <w:proofErr w:type="spellEnd"/>
          </w:p>
        </w:tc>
        <w:tc>
          <w:tcPr>
            <w:tcW w:w="845" w:type="dxa"/>
          </w:tcPr>
          <w:p w14:paraId="0497D8C4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50639BE9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2F4396C4" w14:textId="77777777" w:rsidTr="0018373B">
        <w:tc>
          <w:tcPr>
            <w:tcW w:w="563" w:type="dxa"/>
          </w:tcPr>
          <w:p w14:paraId="62740857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556" w:type="dxa"/>
          </w:tcPr>
          <w:p w14:paraId="1870EFA3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yap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/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egur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845" w:type="dxa"/>
          </w:tcPr>
          <w:p w14:paraId="3FA6079F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5F7F3C92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788A778B" w14:textId="77777777" w:rsidTr="0018373B">
        <w:tc>
          <w:tcPr>
            <w:tcW w:w="563" w:type="dxa"/>
          </w:tcPr>
          <w:p w14:paraId="4EFB9BFE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556" w:type="dxa"/>
          </w:tcPr>
          <w:p w14:paraId="259C415B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berkomunikas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sopan</w:t>
            </w:r>
            <w:proofErr w:type="spellEnd"/>
          </w:p>
        </w:tc>
        <w:tc>
          <w:tcPr>
            <w:tcW w:w="845" w:type="dxa"/>
          </w:tcPr>
          <w:p w14:paraId="768410FA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438C4D9E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78C032C6" w14:textId="77777777" w:rsidTr="0018373B">
        <w:tc>
          <w:tcPr>
            <w:tcW w:w="563" w:type="dxa"/>
          </w:tcPr>
          <w:p w14:paraId="731904D5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556" w:type="dxa"/>
          </w:tcPr>
          <w:p w14:paraId="21DB4A9A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anya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uju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atan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linik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</w:p>
        </w:tc>
        <w:tc>
          <w:tcPr>
            <w:tcW w:w="845" w:type="dxa"/>
          </w:tcPr>
          <w:p w14:paraId="74C9CD16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7CCDA858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59CA8337" w14:textId="77777777" w:rsidTr="0018373B">
        <w:tc>
          <w:tcPr>
            <w:tcW w:w="563" w:type="dxa"/>
          </w:tcPr>
          <w:p w14:paraId="0068CB0C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556" w:type="dxa"/>
          </w:tcPr>
          <w:p w14:paraId="4F423B3D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anya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luh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nu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hatian</w:t>
            </w:r>
            <w:proofErr w:type="spellEnd"/>
          </w:p>
        </w:tc>
        <w:tc>
          <w:tcPr>
            <w:tcW w:w="845" w:type="dxa"/>
          </w:tcPr>
          <w:p w14:paraId="3AE76FA0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5BB21488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2C43E05F" w14:textId="77777777" w:rsidTr="0018373B">
        <w:tc>
          <w:tcPr>
            <w:tcW w:w="563" w:type="dxa"/>
          </w:tcPr>
          <w:p w14:paraId="4918BEB4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556" w:type="dxa"/>
          </w:tcPr>
          <w:p w14:paraId="5558E48B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selam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omunikas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gharga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ndap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4E448A94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368520B0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1B83B601" w14:textId="77777777" w:rsidTr="0018373B">
        <w:tc>
          <w:tcPr>
            <w:tcW w:w="563" w:type="dxa"/>
          </w:tcPr>
          <w:p w14:paraId="43036D96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56" w:type="dxa"/>
          </w:tcPr>
          <w:p w14:paraId="758FDB7F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Inti /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845" w:type="dxa"/>
          </w:tcPr>
          <w:p w14:paraId="2AE48655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1C0233A3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7500FADE" w14:textId="77777777" w:rsidTr="0018373B">
        <w:tc>
          <w:tcPr>
            <w:tcW w:w="563" w:type="dxa"/>
          </w:tcPr>
          <w:p w14:paraId="26EA0A46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556" w:type="dxa"/>
          </w:tcPr>
          <w:p w14:paraId="7B98E4F6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jelas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l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perlu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ncabut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</w:p>
        </w:tc>
        <w:tc>
          <w:tcPr>
            <w:tcW w:w="845" w:type="dxa"/>
          </w:tcPr>
          <w:p w14:paraId="3394A0C9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67E91CC1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73988DF6" w14:textId="77777777" w:rsidTr="0018373B">
        <w:tc>
          <w:tcPr>
            <w:tcW w:w="563" w:type="dxa"/>
          </w:tcPr>
          <w:p w14:paraId="41A4FFEC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556" w:type="dxa"/>
          </w:tcPr>
          <w:p w14:paraId="71FAE283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jelas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inda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ncabut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40D0BD5E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22FD89B4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2918B9A6" w14:textId="77777777" w:rsidTr="0018373B">
        <w:tc>
          <w:tcPr>
            <w:tcW w:w="563" w:type="dxa"/>
          </w:tcPr>
          <w:p w14:paraId="3E8B12D3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1</w:t>
            </w:r>
          </w:p>
        </w:tc>
        <w:tc>
          <w:tcPr>
            <w:tcW w:w="5556" w:type="dxa"/>
          </w:tcPr>
          <w:p w14:paraId="785DF740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mint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setuju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sebelum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inda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luarg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845" w:type="dxa"/>
          </w:tcPr>
          <w:p w14:paraId="47E340D8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743B7C34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59E5AEBB" w14:textId="77777777" w:rsidTr="0018373B">
        <w:tc>
          <w:tcPr>
            <w:tcW w:w="563" w:type="dxa"/>
          </w:tcPr>
          <w:p w14:paraId="3496D85E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556" w:type="dxa"/>
          </w:tcPr>
          <w:p w14:paraId="19F7576E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k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anggap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reaks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luh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40E1E32A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34D491AF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44235838" w14:textId="77777777" w:rsidTr="0018373B">
        <w:tc>
          <w:tcPr>
            <w:tcW w:w="563" w:type="dxa"/>
          </w:tcPr>
          <w:p w14:paraId="5B6D12B3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556" w:type="dxa"/>
          </w:tcPr>
          <w:p w14:paraId="027343E8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mbujuk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ncabut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eras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saki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1B00DDD2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0B4A8029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05C00325" w14:textId="77777777" w:rsidTr="0018373B">
        <w:tc>
          <w:tcPr>
            <w:tcW w:w="563" w:type="dxa"/>
          </w:tcPr>
          <w:p w14:paraId="1AFC4672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556" w:type="dxa"/>
          </w:tcPr>
          <w:p w14:paraId="5B273EAE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mpersiap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l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perlu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mberi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ob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0B9C8D0E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0FDBFE86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6F0604C9" w14:textId="77777777" w:rsidTr="0018373B">
        <w:tc>
          <w:tcPr>
            <w:tcW w:w="563" w:type="dxa"/>
          </w:tcPr>
          <w:p w14:paraId="32455937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56" w:type="dxa"/>
          </w:tcPr>
          <w:p w14:paraId="297C645B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erminasi</w:t>
            </w:r>
            <w:proofErr w:type="spellEnd"/>
          </w:p>
        </w:tc>
        <w:tc>
          <w:tcPr>
            <w:tcW w:w="845" w:type="dxa"/>
          </w:tcPr>
          <w:p w14:paraId="2422B494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62764A1C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09BB557E" w14:textId="77777777" w:rsidTr="0018373B">
        <w:tc>
          <w:tcPr>
            <w:tcW w:w="563" w:type="dxa"/>
          </w:tcPr>
          <w:p w14:paraId="54F29372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556" w:type="dxa"/>
          </w:tcPr>
          <w:p w14:paraId="790F6323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yampai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inda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5E5B370A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6C5B6840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1B7251BF" w14:textId="77777777" w:rsidTr="0018373B">
        <w:tc>
          <w:tcPr>
            <w:tcW w:w="563" w:type="dxa"/>
          </w:tcPr>
          <w:p w14:paraId="72CB6829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556" w:type="dxa"/>
          </w:tcPr>
          <w:p w14:paraId="0067DF3D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anya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ada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setel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ncabut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2BEBE1D5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1343647A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1BDA302D" w14:textId="77777777" w:rsidTr="0018373B">
        <w:tc>
          <w:tcPr>
            <w:tcW w:w="563" w:type="dxa"/>
          </w:tcPr>
          <w:p w14:paraId="0BB6D36C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556" w:type="dxa"/>
          </w:tcPr>
          <w:p w14:paraId="7FD99133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sempat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bertanya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58A44FDB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329867FD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46C533FA" w14:textId="77777777" w:rsidTr="0018373B">
        <w:tc>
          <w:tcPr>
            <w:tcW w:w="563" w:type="dxa"/>
          </w:tcPr>
          <w:p w14:paraId="1C76EAF8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5556" w:type="dxa"/>
          </w:tcPr>
          <w:p w14:paraId="1920DD8D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yampai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tindak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lanju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setel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ncabut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1CE01935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5C33B575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4E5052B4" w14:textId="77777777" w:rsidTr="0018373B">
        <w:tc>
          <w:tcPr>
            <w:tcW w:w="563" w:type="dxa"/>
          </w:tcPr>
          <w:p w14:paraId="1667DBEF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5556" w:type="dxa"/>
          </w:tcPr>
          <w:p w14:paraId="296D18B2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mbantu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keluar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dental chair </w:t>
            </w:r>
          </w:p>
        </w:tc>
        <w:tc>
          <w:tcPr>
            <w:tcW w:w="845" w:type="dxa"/>
          </w:tcPr>
          <w:p w14:paraId="59593955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4EF95575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E39BD" w:rsidRPr="006E39BD" w14:paraId="435F5513" w14:textId="77777777" w:rsidTr="0018373B">
        <w:tc>
          <w:tcPr>
            <w:tcW w:w="563" w:type="dxa"/>
          </w:tcPr>
          <w:p w14:paraId="7A819E20" w14:textId="77777777" w:rsidR="006E39BD" w:rsidRPr="006E39BD" w:rsidRDefault="006E39BD" w:rsidP="006E39B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5556" w:type="dxa"/>
          </w:tcPr>
          <w:p w14:paraId="599C308D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r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gigi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mpersilah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ramah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meninggalk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ruang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>perawatan</w:t>
            </w:r>
            <w:proofErr w:type="spellEnd"/>
            <w:r w:rsidRPr="006E39B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45" w:type="dxa"/>
          </w:tcPr>
          <w:p w14:paraId="57FF8609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dxa"/>
          </w:tcPr>
          <w:p w14:paraId="00C5E7EE" w14:textId="77777777" w:rsidR="006E39BD" w:rsidRPr="006E39BD" w:rsidRDefault="006E39BD" w:rsidP="006E39B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B4F9BE9" w14:textId="77777777" w:rsidR="006E39BD" w:rsidRPr="006E39BD" w:rsidRDefault="006E39BD" w:rsidP="006E39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781D0F0F" w14:textId="77777777" w:rsidR="006E39BD" w:rsidRPr="006E39BD" w:rsidRDefault="006E39BD" w:rsidP="006E39BD">
      <w:pPr>
        <w:keepNext/>
        <w:keepLines/>
        <w:spacing w:before="240" w:after="0"/>
        <w:outlineLvl w:val="0"/>
        <w:rPr>
          <w:rFonts w:ascii="Times New Roman" w:eastAsiaTheme="majorEastAsia" w:hAnsi="Times New Roman" w:cs="Times New Roman"/>
          <w:sz w:val="24"/>
          <w:szCs w:val="24"/>
          <w:lang w:val="en-US"/>
        </w:rPr>
      </w:pPr>
      <w:bookmarkStart w:id="6" w:name="_Toc88322284"/>
      <w:bookmarkStart w:id="7" w:name="_Toc89280023"/>
      <w:bookmarkStart w:id="8" w:name="_Toc91282772"/>
      <w:bookmarkStart w:id="9" w:name="_Toc92776993"/>
      <w:bookmarkStart w:id="10" w:name="_Toc100743308"/>
      <w:bookmarkStart w:id="11" w:name="_Toc102889209"/>
      <w:r w:rsidRPr="006E39BD">
        <w:rPr>
          <w:rFonts w:ascii="Times New Roman" w:eastAsiaTheme="majorEastAsia" w:hAnsi="Times New Roman" w:cs="Times New Roman"/>
          <w:sz w:val="24"/>
          <w:szCs w:val="24"/>
          <w:lang w:val="en-US"/>
        </w:rPr>
        <w:lastRenderedPageBreak/>
        <w:t xml:space="preserve">Lampiran </w:t>
      </w:r>
      <w:bookmarkEnd w:id="6"/>
      <w:bookmarkEnd w:id="7"/>
      <w:bookmarkEnd w:id="8"/>
      <w:bookmarkEnd w:id="9"/>
      <w:bookmarkEnd w:id="10"/>
      <w:bookmarkEnd w:id="11"/>
      <w:r w:rsidRPr="006E39BD">
        <w:rPr>
          <w:rFonts w:ascii="Times New Roman" w:eastAsiaTheme="majorEastAsia" w:hAnsi="Times New Roman" w:cs="Times New Roman"/>
          <w:sz w:val="24"/>
          <w:szCs w:val="24"/>
          <w:lang w:val="en-US"/>
        </w:rPr>
        <w:t>2.</w:t>
      </w:r>
    </w:p>
    <w:p w14:paraId="0DD7B55A" w14:textId="77777777" w:rsidR="006E39BD" w:rsidRPr="006E39BD" w:rsidRDefault="006E39BD" w:rsidP="006E39BD">
      <w:pPr>
        <w:rPr>
          <w:rFonts w:ascii="Times New Roman" w:hAnsi="Times New Roman" w:cs="Times New Roman"/>
          <w:lang w:val="en-US"/>
        </w:rPr>
      </w:pPr>
    </w:p>
    <w:p w14:paraId="2754FDC3" w14:textId="77777777" w:rsidR="006E39BD" w:rsidRPr="006E39BD" w:rsidRDefault="006E39BD" w:rsidP="006E39BD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KUESIONER PENELITIAN </w:t>
      </w:r>
    </w:p>
    <w:p w14:paraId="0297E0EF" w14:textId="77777777" w:rsidR="006E39BD" w:rsidRPr="006E39BD" w:rsidRDefault="006E39BD" w:rsidP="006E39BD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79CE20E" w14:textId="77777777" w:rsidR="006E39BD" w:rsidRPr="006E39BD" w:rsidRDefault="006E39BD" w:rsidP="006E39BD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No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Responde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</w:p>
    <w:p w14:paraId="7898F386" w14:textId="77777777" w:rsidR="006E39BD" w:rsidRPr="006E39BD" w:rsidRDefault="006E39BD" w:rsidP="006E39BD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Jeni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lami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</w:p>
    <w:p w14:paraId="1EC3549E" w14:textId="77777777" w:rsidR="006E39BD" w:rsidRPr="006E39BD" w:rsidRDefault="006E39BD" w:rsidP="006E39BD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Usi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ab/>
        <w:t xml:space="preserve">: </w:t>
      </w:r>
    </w:p>
    <w:p w14:paraId="4691EB78" w14:textId="77777777" w:rsidR="006E39BD" w:rsidRPr="006E39BD" w:rsidRDefault="006E39BD" w:rsidP="006E39BD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7032BAA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An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gunjun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ok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eso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har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nda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cabut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gambil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ungsu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?</w:t>
      </w:r>
      <w:proofErr w:type="gram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FAF0720" w14:textId="77777777" w:rsidR="006E39BD" w:rsidRPr="006E39BD" w:rsidRDefault="006E39BD" w:rsidP="006E39BD">
      <w:pPr>
        <w:numPr>
          <w:ilvl w:val="0"/>
          <w:numId w:val="2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8B145D1" w14:textId="77777777" w:rsidR="006E39BD" w:rsidRPr="006E39BD" w:rsidRDefault="006E39BD" w:rsidP="006E39BD">
      <w:pPr>
        <w:numPr>
          <w:ilvl w:val="0"/>
          <w:numId w:val="2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3D0520B" w14:textId="77777777" w:rsidR="006E39BD" w:rsidRPr="006E39BD" w:rsidRDefault="006E39BD" w:rsidP="006E39BD">
      <w:pPr>
        <w:numPr>
          <w:ilvl w:val="0"/>
          <w:numId w:val="2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9E85839" w14:textId="77777777" w:rsidR="006E39BD" w:rsidRPr="006E39BD" w:rsidRDefault="006E39BD" w:rsidP="006E39BD">
      <w:pPr>
        <w:numPr>
          <w:ilvl w:val="0"/>
          <w:numId w:val="2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518D4F95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ruang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unggu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lini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? </w:t>
      </w:r>
    </w:p>
    <w:p w14:paraId="3532EEE8" w14:textId="77777777" w:rsidR="006E39BD" w:rsidRPr="006E39BD" w:rsidRDefault="006E39BD" w:rsidP="006E39BD">
      <w:pPr>
        <w:numPr>
          <w:ilvl w:val="0"/>
          <w:numId w:val="3"/>
        </w:numPr>
        <w:spacing w:line="480" w:lineRule="auto"/>
        <w:ind w:left="993" w:hanging="284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7E0403B5" w14:textId="77777777" w:rsidR="006E39BD" w:rsidRPr="006E39BD" w:rsidRDefault="006E39BD" w:rsidP="006E39BD">
      <w:pPr>
        <w:numPr>
          <w:ilvl w:val="0"/>
          <w:numId w:val="3"/>
        </w:numPr>
        <w:spacing w:line="480" w:lineRule="auto"/>
        <w:ind w:left="993" w:hanging="284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7B0F3741" w14:textId="77777777" w:rsidR="006E39BD" w:rsidRPr="006E39BD" w:rsidRDefault="006E39BD" w:rsidP="006E39BD">
      <w:pPr>
        <w:numPr>
          <w:ilvl w:val="0"/>
          <w:numId w:val="3"/>
        </w:numPr>
        <w:spacing w:line="480" w:lineRule="auto"/>
        <w:ind w:left="993" w:hanging="284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1C7A63D" w14:textId="77777777" w:rsidR="006E39BD" w:rsidRPr="006E39BD" w:rsidRDefault="006E39BD" w:rsidP="006E39BD">
      <w:pPr>
        <w:numPr>
          <w:ilvl w:val="0"/>
          <w:numId w:val="3"/>
        </w:numPr>
        <w:spacing w:line="480" w:lineRule="auto"/>
        <w:ind w:left="993" w:hanging="284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3411BBF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panggil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w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asu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ruang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rakte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ok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63D240F5" w14:textId="77777777" w:rsidR="006E39BD" w:rsidRPr="006E39BD" w:rsidRDefault="006E39BD" w:rsidP="006E39BD">
      <w:pPr>
        <w:numPr>
          <w:ilvl w:val="0"/>
          <w:numId w:val="7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1412D74A" w14:textId="77777777" w:rsidR="006E39BD" w:rsidRPr="006E39BD" w:rsidRDefault="006E39BD" w:rsidP="006E39BD">
      <w:pPr>
        <w:numPr>
          <w:ilvl w:val="0"/>
          <w:numId w:val="7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31D9F505" w14:textId="77777777" w:rsidR="006E39BD" w:rsidRPr="006E39BD" w:rsidRDefault="006E39BD" w:rsidP="006E39BD">
      <w:pPr>
        <w:numPr>
          <w:ilvl w:val="0"/>
          <w:numId w:val="7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1999111" w14:textId="77777777" w:rsidR="006E39BD" w:rsidRPr="006E39BD" w:rsidRDefault="006E39BD" w:rsidP="006E39BD">
      <w:pPr>
        <w:numPr>
          <w:ilvl w:val="0"/>
          <w:numId w:val="7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B5F0142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masuk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ruang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rakte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ok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? </w:t>
      </w:r>
    </w:p>
    <w:p w14:paraId="16C010C7" w14:textId="77777777" w:rsidR="006E39BD" w:rsidRPr="006E39BD" w:rsidRDefault="006E39BD" w:rsidP="006E39BD">
      <w:pPr>
        <w:numPr>
          <w:ilvl w:val="0"/>
          <w:numId w:val="4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615066ED" w14:textId="77777777" w:rsidR="006E39BD" w:rsidRPr="006E39BD" w:rsidRDefault="006E39BD" w:rsidP="006E39BD">
      <w:pPr>
        <w:numPr>
          <w:ilvl w:val="0"/>
          <w:numId w:val="4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64897A9F" w14:textId="77777777" w:rsidR="006E39BD" w:rsidRPr="006E39BD" w:rsidRDefault="006E39BD" w:rsidP="006E39BD">
      <w:pPr>
        <w:numPr>
          <w:ilvl w:val="0"/>
          <w:numId w:val="4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9320E84" w14:textId="77777777" w:rsidR="006E39BD" w:rsidRPr="006E39BD" w:rsidRDefault="006E39BD" w:rsidP="006E39BD">
      <w:pPr>
        <w:numPr>
          <w:ilvl w:val="0"/>
          <w:numId w:val="4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0638EE1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66D3F07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lih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ok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w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APD (masker,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handscoone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utup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pal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? </w:t>
      </w:r>
    </w:p>
    <w:p w14:paraId="0817E1F6" w14:textId="77777777" w:rsidR="006E39BD" w:rsidRPr="006E39BD" w:rsidRDefault="006E39BD" w:rsidP="006E39BD">
      <w:pPr>
        <w:numPr>
          <w:ilvl w:val="0"/>
          <w:numId w:val="8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7445BDB" w14:textId="77777777" w:rsidR="006E39BD" w:rsidRPr="006E39BD" w:rsidRDefault="006E39BD" w:rsidP="006E39BD">
      <w:pPr>
        <w:numPr>
          <w:ilvl w:val="0"/>
          <w:numId w:val="8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3484B0F5" w14:textId="77777777" w:rsidR="006E39BD" w:rsidRPr="006E39BD" w:rsidRDefault="006E39BD" w:rsidP="006E39BD">
      <w:pPr>
        <w:numPr>
          <w:ilvl w:val="0"/>
          <w:numId w:val="8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1857D05" w14:textId="77777777" w:rsidR="006E39BD" w:rsidRPr="006E39BD" w:rsidRDefault="006E39BD" w:rsidP="006E39BD">
      <w:pPr>
        <w:numPr>
          <w:ilvl w:val="0"/>
          <w:numId w:val="8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91A16BC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tany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Riway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ya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ungki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erit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lam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58E7160B" w14:textId="77777777" w:rsidR="006E39BD" w:rsidRPr="006E39BD" w:rsidRDefault="006E39BD" w:rsidP="006E39BD">
      <w:pPr>
        <w:numPr>
          <w:ilvl w:val="0"/>
          <w:numId w:val="9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445857B" w14:textId="77777777" w:rsidR="006E39BD" w:rsidRPr="006E39BD" w:rsidRDefault="006E39BD" w:rsidP="006E39BD">
      <w:pPr>
        <w:numPr>
          <w:ilvl w:val="0"/>
          <w:numId w:val="9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6A1E7F38" w14:textId="77777777" w:rsidR="006E39BD" w:rsidRPr="006E39BD" w:rsidRDefault="006E39BD" w:rsidP="006E39BD">
      <w:pPr>
        <w:numPr>
          <w:ilvl w:val="0"/>
          <w:numId w:val="9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F0388BF" w14:textId="77777777" w:rsidR="006E39BD" w:rsidRPr="006E39BD" w:rsidRDefault="006E39BD" w:rsidP="006E39BD">
      <w:pPr>
        <w:numPr>
          <w:ilvl w:val="0"/>
          <w:numId w:val="9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5A1D577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denga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jelas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ok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w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entang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cabut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laku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1C86F40C" w14:textId="77777777" w:rsidR="006E39BD" w:rsidRPr="006E39BD" w:rsidRDefault="006E39BD" w:rsidP="006E39BD">
      <w:pPr>
        <w:numPr>
          <w:ilvl w:val="0"/>
          <w:numId w:val="10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04D4495" w14:textId="77777777" w:rsidR="006E39BD" w:rsidRPr="006E39BD" w:rsidRDefault="006E39BD" w:rsidP="006E39BD">
      <w:pPr>
        <w:numPr>
          <w:ilvl w:val="0"/>
          <w:numId w:val="10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2F4CC1E6" w14:textId="77777777" w:rsidR="006E39BD" w:rsidRPr="006E39BD" w:rsidRDefault="006E39BD" w:rsidP="006E39BD">
      <w:pPr>
        <w:numPr>
          <w:ilvl w:val="0"/>
          <w:numId w:val="10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lastRenderedPageBreak/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EB7701F" w14:textId="77777777" w:rsidR="006E39BD" w:rsidRPr="006E39BD" w:rsidRDefault="006E39BD" w:rsidP="006E39BD">
      <w:pPr>
        <w:numPr>
          <w:ilvl w:val="0"/>
          <w:numId w:val="10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E5515C6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mint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andatangan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formuli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setuju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nda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cabut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? </w:t>
      </w:r>
    </w:p>
    <w:p w14:paraId="313135D5" w14:textId="77777777" w:rsidR="006E39BD" w:rsidRPr="006E39BD" w:rsidRDefault="006E39BD" w:rsidP="006E39BD">
      <w:pPr>
        <w:numPr>
          <w:ilvl w:val="0"/>
          <w:numId w:val="1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47EAEB3E" w14:textId="77777777" w:rsidR="006E39BD" w:rsidRPr="006E39BD" w:rsidRDefault="006E39BD" w:rsidP="006E39BD">
      <w:pPr>
        <w:numPr>
          <w:ilvl w:val="0"/>
          <w:numId w:val="1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A4F9293" w14:textId="77777777" w:rsidR="006E39BD" w:rsidRPr="006E39BD" w:rsidRDefault="006E39BD" w:rsidP="006E39BD">
      <w:pPr>
        <w:numPr>
          <w:ilvl w:val="0"/>
          <w:numId w:val="1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9B6DE33" w14:textId="77777777" w:rsidR="006E39BD" w:rsidRPr="006E39BD" w:rsidRDefault="006E39BD" w:rsidP="006E39BD">
      <w:pPr>
        <w:numPr>
          <w:ilvl w:val="0"/>
          <w:numId w:val="1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77751B2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w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yiap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l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? </w:t>
      </w:r>
    </w:p>
    <w:p w14:paraId="37860D94" w14:textId="77777777" w:rsidR="006E39BD" w:rsidRPr="006E39BD" w:rsidRDefault="006E39BD" w:rsidP="006E39BD">
      <w:pPr>
        <w:numPr>
          <w:ilvl w:val="0"/>
          <w:numId w:val="5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2CC3C09B" w14:textId="77777777" w:rsidR="006E39BD" w:rsidRPr="006E39BD" w:rsidRDefault="006E39BD" w:rsidP="006E39BD">
      <w:pPr>
        <w:numPr>
          <w:ilvl w:val="0"/>
          <w:numId w:val="5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6CC0CBFA" w14:textId="77777777" w:rsidR="006E39BD" w:rsidRPr="006E39BD" w:rsidRDefault="006E39BD" w:rsidP="006E39BD">
      <w:pPr>
        <w:numPr>
          <w:ilvl w:val="0"/>
          <w:numId w:val="5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B5E3593" w14:textId="77777777" w:rsidR="006E39BD" w:rsidRPr="006E39BD" w:rsidRDefault="006E39BD" w:rsidP="006E39BD">
      <w:pPr>
        <w:numPr>
          <w:ilvl w:val="0"/>
          <w:numId w:val="5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83A16B4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ok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meriks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rongg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ulu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ac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ulu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5785CA1C" w14:textId="77777777" w:rsidR="006E39BD" w:rsidRPr="006E39BD" w:rsidRDefault="006E39BD" w:rsidP="006E39BD">
      <w:pPr>
        <w:numPr>
          <w:ilvl w:val="0"/>
          <w:numId w:val="12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2A78264" w14:textId="77777777" w:rsidR="006E39BD" w:rsidRPr="006E39BD" w:rsidRDefault="006E39BD" w:rsidP="006E39BD">
      <w:pPr>
        <w:numPr>
          <w:ilvl w:val="0"/>
          <w:numId w:val="12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2F421796" w14:textId="77777777" w:rsidR="006E39BD" w:rsidRPr="006E39BD" w:rsidRDefault="006E39BD" w:rsidP="006E39BD">
      <w:pPr>
        <w:numPr>
          <w:ilvl w:val="0"/>
          <w:numId w:val="12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58FA67E" w14:textId="77777777" w:rsidR="006E39BD" w:rsidRPr="006E39BD" w:rsidRDefault="006E39BD" w:rsidP="006E39BD">
      <w:pPr>
        <w:numPr>
          <w:ilvl w:val="0"/>
          <w:numId w:val="12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2F2F0D0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estes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?</w:t>
      </w:r>
      <w:proofErr w:type="gram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D0D2883" w14:textId="77777777" w:rsidR="006E39BD" w:rsidRPr="006E39BD" w:rsidRDefault="006E39BD" w:rsidP="006E39BD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7CD81855" w14:textId="77777777" w:rsidR="006E39BD" w:rsidRPr="006E39BD" w:rsidRDefault="006E39BD" w:rsidP="006E39BD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092A60B4" w14:textId="77777777" w:rsidR="006E39BD" w:rsidRPr="006E39BD" w:rsidRDefault="006E39BD" w:rsidP="006E39BD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lastRenderedPageBreak/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9CC9B8E" w14:textId="77777777" w:rsidR="006E39BD" w:rsidRPr="006E39BD" w:rsidRDefault="006E39BD" w:rsidP="006E39BD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97858F8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goyang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cungkil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abu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? </w:t>
      </w:r>
    </w:p>
    <w:p w14:paraId="18FA1FC0" w14:textId="77777777" w:rsidR="006E39BD" w:rsidRPr="006E39BD" w:rsidRDefault="006E39BD" w:rsidP="006E39BD">
      <w:pPr>
        <w:numPr>
          <w:ilvl w:val="0"/>
          <w:numId w:val="13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EA0D3C1" w14:textId="77777777" w:rsidR="006E39BD" w:rsidRPr="006E39BD" w:rsidRDefault="006E39BD" w:rsidP="006E39BD">
      <w:pPr>
        <w:numPr>
          <w:ilvl w:val="0"/>
          <w:numId w:val="13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0AE86623" w14:textId="77777777" w:rsidR="006E39BD" w:rsidRPr="006E39BD" w:rsidRDefault="006E39BD" w:rsidP="006E39BD">
      <w:pPr>
        <w:numPr>
          <w:ilvl w:val="0"/>
          <w:numId w:val="13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0A30A16" w14:textId="77777777" w:rsidR="006E39BD" w:rsidRPr="006E39BD" w:rsidRDefault="006E39BD" w:rsidP="006E39BD">
      <w:pPr>
        <w:numPr>
          <w:ilvl w:val="0"/>
          <w:numId w:val="13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59C69866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erhasil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cabu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mudi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ok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jelas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instruks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asc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nda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cabut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32D179EA" w14:textId="77777777" w:rsidR="006E39BD" w:rsidRPr="006E39BD" w:rsidRDefault="006E39BD" w:rsidP="006E39BD">
      <w:pPr>
        <w:numPr>
          <w:ilvl w:val="0"/>
          <w:numId w:val="14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93EDF53" w14:textId="77777777" w:rsidR="006E39BD" w:rsidRPr="006E39BD" w:rsidRDefault="006E39BD" w:rsidP="006E39BD">
      <w:pPr>
        <w:numPr>
          <w:ilvl w:val="0"/>
          <w:numId w:val="14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6C0A3A68" w14:textId="77777777" w:rsidR="006E39BD" w:rsidRPr="006E39BD" w:rsidRDefault="006E39BD" w:rsidP="006E39BD">
      <w:pPr>
        <w:numPr>
          <w:ilvl w:val="0"/>
          <w:numId w:val="14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5F6F9E04" w14:textId="77777777" w:rsidR="006E39BD" w:rsidRPr="006E39BD" w:rsidRDefault="006E39BD" w:rsidP="006E39BD">
      <w:pPr>
        <w:numPr>
          <w:ilvl w:val="0"/>
          <w:numId w:val="14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80DF191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ok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jelas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efe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ungki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cabut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29F93A05" w14:textId="77777777" w:rsidR="006E39BD" w:rsidRPr="006E39BD" w:rsidRDefault="006E39BD" w:rsidP="006E39BD">
      <w:pPr>
        <w:numPr>
          <w:ilvl w:val="0"/>
          <w:numId w:val="15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9338C56" w14:textId="77777777" w:rsidR="006E39BD" w:rsidRPr="006E39BD" w:rsidRDefault="006E39BD" w:rsidP="006E39BD">
      <w:pPr>
        <w:numPr>
          <w:ilvl w:val="0"/>
          <w:numId w:val="15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299B93C3" w14:textId="77777777" w:rsidR="006E39BD" w:rsidRPr="006E39BD" w:rsidRDefault="006E39BD" w:rsidP="006E39BD">
      <w:pPr>
        <w:numPr>
          <w:ilvl w:val="0"/>
          <w:numId w:val="15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080757B" w14:textId="77777777" w:rsidR="006E39BD" w:rsidRPr="006E39BD" w:rsidRDefault="006E39BD" w:rsidP="006E39BD">
      <w:pPr>
        <w:numPr>
          <w:ilvl w:val="0"/>
          <w:numId w:val="15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B27E11F" w14:textId="77777777" w:rsidR="006E39BD" w:rsidRPr="006E39BD" w:rsidRDefault="006E39BD" w:rsidP="006E39BD">
      <w:pPr>
        <w:numPr>
          <w:ilvl w:val="0"/>
          <w:numId w:val="1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iberik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ob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ok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denga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jelas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ngkonsums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oba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rasa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an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73F4629C" w14:textId="77777777" w:rsidR="006E39BD" w:rsidRPr="006E39BD" w:rsidRDefault="006E39BD" w:rsidP="006E39BD">
      <w:pPr>
        <w:numPr>
          <w:ilvl w:val="0"/>
          <w:numId w:val="16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17800B9" w14:textId="77777777" w:rsidR="006E39BD" w:rsidRPr="006E39BD" w:rsidRDefault="006E39BD" w:rsidP="006E39BD">
      <w:pPr>
        <w:numPr>
          <w:ilvl w:val="0"/>
          <w:numId w:val="16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lastRenderedPageBreak/>
        <w:t>Sedikit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</w:p>
    <w:p w14:paraId="73C06B08" w14:textId="77777777" w:rsidR="006E39BD" w:rsidRPr="006E39BD" w:rsidRDefault="006E39BD" w:rsidP="006E39BD">
      <w:pPr>
        <w:numPr>
          <w:ilvl w:val="0"/>
          <w:numId w:val="16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7D70A18" w14:textId="77777777" w:rsidR="006E39BD" w:rsidRPr="006E39BD" w:rsidRDefault="006E39BD" w:rsidP="006E39BD">
      <w:pPr>
        <w:numPr>
          <w:ilvl w:val="0"/>
          <w:numId w:val="16"/>
        </w:num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Sangat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cema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FAB0738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Arifin","given":"Zainal","non-dropping-particle":"","parse-names":false,"suffix":""}],"id":"ITEM-1","issued":{"date-parts":[["2018"]]},"publisher-place":"Yogyakarta","title":"Hubungan Pengetahuan dengan Tingkat Kecemasan Pencabutan Gigi","type":"report"},"uris":["http://www.mendeley.com/documents/?uuid=455e50ec-fd7d-41ca-9b9a-19ceae1f4688"]}],"mendeley":{"formattedCitation":"(Arifin, 2018)","plainTextFormattedCitation":"(Arifin, 2018)","previouslyFormattedCitation":"(Arifin, 2018)"},"properties":{"noteIndex":0},"schema":"https://github.com/citation-style-language/schema/raw/master/csl-citation.json"}</w:instrText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6E39BD">
        <w:rPr>
          <w:rFonts w:ascii="Times New Roman" w:hAnsi="Times New Roman" w:cs="Times New Roman"/>
          <w:noProof/>
          <w:sz w:val="24"/>
          <w:szCs w:val="24"/>
          <w:lang w:val="en-US"/>
        </w:rPr>
        <w:t>(Arifin, 2018)</w:t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6F40DAA3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Lampiran 3. </w:t>
      </w:r>
    </w:p>
    <w:p w14:paraId="2610A39D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BD1556A" wp14:editId="58C6B805">
            <wp:extent cx="2426035" cy="3239589"/>
            <wp:effectExtent l="0" t="0" r="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1217" cy="32465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619660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jelas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rosedu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cabut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</w:p>
    <w:p w14:paraId="25D2C0A3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A8E830A" wp14:editId="2845EDB4">
            <wp:extent cx="2391931" cy="3187337"/>
            <wp:effectExtent l="0" t="0" r="889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2807" cy="31885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34E5F0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Proses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cabut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565EEEC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1DBCC86B" wp14:editId="6E6162EC">
            <wp:extent cx="2643936" cy="3526972"/>
            <wp:effectExtent l="0" t="0" r="4445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4548" cy="35411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28B9932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Instruks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asc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pencabut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gigi</w:t>
      </w:r>
      <w:proofErr w:type="spellEnd"/>
    </w:p>
    <w:p w14:paraId="3080D541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91CDE76" wp14:editId="538F2FE7">
            <wp:extent cx="2109738" cy="2913017"/>
            <wp:effectExtent l="0" t="0" r="5080" b="1905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icture 4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18578" cy="29252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E39BD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372DA55B" wp14:editId="6D2D783C">
            <wp:extent cx="2248091" cy="2886236"/>
            <wp:effectExtent l="0" t="0" r="0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9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55346" cy="2895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81DA08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Membag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link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uesion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responden</w:t>
      </w:r>
      <w:proofErr w:type="spellEnd"/>
    </w:p>
    <w:p w14:paraId="65964051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502E5458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lastRenderedPageBreak/>
        <w:t>Lampiran 4.</w:t>
      </w:r>
    </w:p>
    <w:p w14:paraId="1C66838C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46A9062" wp14:editId="0731B960">
            <wp:extent cx="5272533" cy="7458075"/>
            <wp:effectExtent l="0" t="0" r="444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85450" cy="7476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23D14197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Lampiran 5. </w:t>
      </w:r>
    </w:p>
    <w:p w14:paraId="2DCE0C62" w14:textId="77777777" w:rsidR="006E39BD" w:rsidRPr="006E39BD" w:rsidRDefault="006E39BD" w:rsidP="006E39BD">
      <w:pPr>
        <w:pBdr>
          <w:bottom w:val="thickThinSmallGap" w:sz="24" w:space="1" w:color="823B0B" w:themeColor="accent2" w:themeShade="7F"/>
        </w:pBdr>
        <w:tabs>
          <w:tab w:val="center" w:pos="4680"/>
          <w:tab w:val="right" w:pos="9360"/>
        </w:tabs>
        <w:spacing w:after="0" w:line="240" w:lineRule="auto"/>
        <w:jc w:val="center"/>
        <w:rPr>
          <w:rFonts w:asciiTheme="majorHAnsi" w:eastAsiaTheme="majorEastAsia" w:hAnsiTheme="majorHAnsi" w:cstheme="majorBidi"/>
          <w:sz w:val="48"/>
          <w:szCs w:val="48"/>
          <w:lang w:val="en-US"/>
        </w:rPr>
      </w:pPr>
      <w:r w:rsidRPr="006E39BD">
        <w:rPr>
          <w:rFonts w:asciiTheme="majorHAnsi" w:eastAsiaTheme="majorEastAsia" w:hAnsiTheme="majorHAnsi" w:cstheme="majorBidi"/>
          <w:noProof/>
          <w:sz w:val="48"/>
          <w:szCs w:val="48"/>
          <w:lang w:val="en-US" w:eastAsia="id-ID"/>
        </w:rPr>
        <w:drawing>
          <wp:anchor distT="0" distB="0" distL="114300" distR="114300" simplePos="0" relativeHeight="251660288" behindDoc="1" locked="0" layoutInCell="1" allowOverlap="1" wp14:anchorId="19A14D14" wp14:editId="5C16AA64">
            <wp:simplePos x="0" y="0"/>
            <wp:positionH relativeFrom="column">
              <wp:posOffset>0</wp:posOffset>
            </wp:positionH>
            <wp:positionV relativeFrom="paragraph">
              <wp:posOffset>-64122</wp:posOffset>
            </wp:positionV>
            <wp:extent cx="559398" cy="739571"/>
            <wp:effectExtent l="0" t="0" r="0" b="3810"/>
            <wp:wrapNone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smile transparent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2052" cy="7430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6E39BD">
        <w:rPr>
          <w:rFonts w:asciiTheme="majorHAnsi" w:eastAsiaTheme="majorEastAsia" w:hAnsiTheme="majorHAnsi" w:cstheme="majorBidi"/>
          <w:sz w:val="48"/>
          <w:szCs w:val="48"/>
          <w:lang w:val="en-US"/>
        </w:rPr>
        <w:t>D’SMILE DENTAL CARE</w:t>
      </w:r>
    </w:p>
    <w:p w14:paraId="54BDCCDD" w14:textId="77777777" w:rsidR="006E39BD" w:rsidRPr="006E39BD" w:rsidRDefault="006E39BD" w:rsidP="006E39BD">
      <w:pPr>
        <w:pBdr>
          <w:bottom w:val="thickThinSmallGap" w:sz="24" w:space="1" w:color="823B0B" w:themeColor="accent2" w:themeShade="7F"/>
        </w:pBdr>
        <w:tabs>
          <w:tab w:val="center" w:pos="4680"/>
          <w:tab w:val="right" w:pos="9360"/>
        </w:tabs>
        <w:spacing w:after="0" w:line="240" w:lineRule="auto"/>
        <w:jc w:val="center"/>
        <w:rPr>
          <w:rFonts w:asciiTheme="majorHAnsi" w:eastAsiaTheme="majorEastAsia" w:hAnsiTheme="majorHAnsi" w:cstheme="majorBidi"/>
          <w:sz w:val="24"/>
          <w:szCs w:val="24"/>
          <w:lang w:val="en-US"/>
        </w:rPr>
      </w:pPr>
      <w:r w:rsidRPr="006E39BD">
        <w:rPr>
          <w:rFonts w:asciiTheme="majorHAnsi" w:eastAsiaTheme="majorEastAsia" w:hAnsiTheme="majorHAnsi" w:cstheme="majorBidi"/>
          <w:sz w:val="24"/>
          <w:szCs w:val="24"/>
          <w:lang w:val="en-US"/>
        </w:rPr>
        <w:t xml:space="preserve">Jl. </w:t>
      </w:r>
      <w:proofErr w:type="spellStart"/>
      <w:r w:rsidRPr="006E39BD">
        <w:rPr>
          <w:rFonts w:asciiTheme="majorHAnsi" w:eastAsiaTheme="majorEastAsia" w:hAnsiTheme="majorHAnsi" w:cstheme="majorBidi"/>
          <w:sz w:val="24"/>
          <w:szCs w:val="24"/>
          <w:lang w:val="en-US"/>
        </w:rPr>
        <w:t>Pandanaran</w:t>
      </w:r>
      <w:proofErr w:type="spellEnd"/>
      <w:r w:rsidRPr="006E39BD">
        <w:rPr>
          <w:rFonts w:asciiTheme="majorHAnsi" w:eastAsiaTheme="majorEastAsia" w:hAnsiTheme="majorHAnsi" w:cstheme="majorBidi"/>
          <w:sz w:val="24"/>
          <w:szCs w:val="24"/>
          <w:lang w:val="en-US"/>
        </w:rPr>
        <w:t xml:space="preserve"> No.274 </w:t>
      </w:r>
      <w:proofErr w:type="spellStart"/>
      <w:r w:rsidRPr="006E39BD">
        <w:rPr>
          <w:rFonts w:asciiTheme="majorHAnsi" w:eastAsiaTheme="majorEastAsia" w:hAnsiTheme="majorHAnsi" w:cstheme="majorBidi"/>
          <w:sz w:val="24"/>
          <w:szCs w:val="24"/>
          <w:lang w:val="en-US"/>
        </w:rPr>
        <w:t>Boyolali</w:t>
      </w:r>
      <w:proofErr w:type="spellEnd"/>
    </w:p>
    <w:p w14:paraId="10691C25" w14:textId="77777777" w:rsidR="006E39BD" w:rsidRPr="006E39BD" w:rsidRDefault="006E39BD" w:rsidP="006E39BD">
      <w:pPr>
        <w:pBdr>
          <w:bottom w:val="thickThinSmallGap" w:sz="24" w:space="1" w:color="823B0B" w:themeColor="accent2" w:themeShade="7F"/>
        </w:pBdr>
        <w:tabs>
          <w:tab w:val="center" w:pos="4680"/>
          <w:tab w:val="right" w:pos="9360"/>
        </w:tabs>
        <w:spacing w:after="0" w:line="240" w:lineRule="auto"/>
        <w:jc w:val="center"/>
        <w:rPr>
          <w:rFonts w:asciiTheme="majorHAnsi" w:eastAsiaTheme="majorEastAsia" w:hAnsiTheme="majorHAnsi" w:cstheme="majorBidi"/>
          <w:sz w:val="24"/>
          <w:szCs w:val="24"/>
          <w:lang w:val="en-US"/>
        </w:rPr>
      </w:pPr>
      <w:r w:rsidRPr="006E39BD">
        <w:rPr>
          <w:rFonts w:asciiTheme="majorHAnsi" w:eastAsiaTheme="majorEastAsia" w:hAnsiTheme="majorHAnsi" w:cstheme="majorBidi"/>
          <w:sz w:val="24"/>
          <w:szCs w:val="24"/>
          <w:lang w:val="en-US"/>
        </w:rPr>
        <w:t>Whatsapp:085647834777/087803841777</w:t>
      </w:r>
    </w:p>
    <w:p w14:paraId="2B697376" w14:textId="77777777" w:rsidR="006E39BD" w:rsidRPr="006E39BD" w:rsidRDefault="006E39BD" w:rsidP="006E39BD">
      <w:pPr>
        <w:tabs>
          <w:tab w:val="center" w:pos="4680"/>
          <w:tab w:val="right" w:pos="9360"/>
        </w:tabs>
        <w:spacing w:after="0" w:line="240" w:lineRule="auto"/>
        <w:rPr>
          <w:lang w:val="en-US"/>
        </w:rPr>
      </w:pPr>
    </w:p>
    <w:p w14:paraId="077F3C4E" w14:textId="77777777" w:rsidR="006E39BD" w:rsidRPr="006E39BD" w:rsidRDefault="006E39BD" w:rsidP="006E39BD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</w:p>
    <w:p w14:paraId="373925EC" w14:textId="77777777" w:rsidR="006E39BD" w:rsidRPr="006E39BD" w:rsidRDefault="006E39BD" w:rsidP="006E39BD">
      <w:pPr>
        <w:spacing w:line="240" w:lineRule="auto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 xml:space="preserve">SURAT KETERANGAN </w:t>
      </w:r>
      <w:r w:rsidRPr="006E39BD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br/>
      </w: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No. 073/DSCD/SKT/05/2022</w:t>
      </w:r>
    </w:p>
    <w:p w14:paraId="2670A14F" w14:textId="77777777" w:rsidR="006E39BD" w:rsidRPr="006E39BD" w:rsidRDefault="006E39BD" w:rsidP="006E39BD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49E90D9E" w14:textId="77777777" w:rsidR="006E39BD" w:rsidRPr="006E39BD" w:rsidRDefault="006E39BD" w:rsidP="006E39BD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Yang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bertanda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tang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ibawah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proofErr w:type="gram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ini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:</w:t>
      </w:r>
      <w:proofErr w:type="gramEnd"/>
    </w:p>
    <w:p w14:paraId="0CBC4FE7" w14:textId="77777777" w:rsidR="006E39BD" w:rsidRPr="006E39BD" w:rsidRDefault="006E39BD" w:rsidP="006E39BD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ama </w:t>
      </w: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ab/>
        <w:t xml:space="preserve">: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rg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rima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Sagita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Sp. Ort </w:t>
      </w:r>
    </w:p>
    <w:p w14:paraId="2F51FACE" w14:textId="77777777" w:rsidR="006E39BD" w:rsidRPr="006E39BD" w:rsidRDefault="006E39BD" w:rsidP="006E39BD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Jabat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ab/>
        <w:t xml:space="preserve">: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Pemilik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’Smile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ental Care</w:t>
      </w:r>
    </w:p>
    <w:p w14:paraId="770F78EA" w14:textId="77777777" w:rsidR="006E39BD" w:rsidRPr="006E39BD" w:rsidRDefault="006E39BD" w:rsidP="006E39BD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Menerangk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bahwa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</w:p>
    <w:p w14:paraId="279E9F2C" w14:textId="77777777" w:rsidR="006E39BD" w:rsidRPr="006E39BD" w:rsidRDefault="006E39BD" w:rsidP="006E39BD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ama </w:t>
      </w: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ab/>
        <w:t xml:space="preserve">: Maharani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wi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Prasasti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</w:p>
    <w:p w14:paraId="0B4D1FB2" w14:textId="77777777" w:rsidR="006E39BD" w:rsidRPr="006E39BD" w:rsidRDefault="006E39BD" w:rsidP="006E39BD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Nim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ab/>
        <w:t xml:space="preserve">: P07125218008 </w:t>
      </w:r>
    </w:p>
    <w:p w14:paraId="28C5B8CC" w14:textId="77777777" w:rsidR="006E39BD" w:rsidRPr="006E39BD" w:rsidRDefault="006E39BD" w:rsidP="006E39BD">
      <w:pPr>
        <w:spacing w:line="24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Prodi </w:t>
      </w: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ab/>
        <w:t xml:space="preserve">: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Sarjana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Terap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Terapi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Gigi,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Poltekkes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Kemenkes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ogyakarta </w:t>
      </w:r>
    </w:p>
    <w:p w14:paraId="444F2860" w14:textId="77777777" w:rsidR="006E39BD" w:rsidRPr="006E39BD" w:rsidRDefault="006E39BD" w:rsidP="006E39BD">
      <w:pPr>
        <w:spacing w:line="24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elah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melakuk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peneliti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da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bul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Maret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– April 2022 di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Klinik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’ Smile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Boyolali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judul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proofErr w:type="gram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peneliti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:</w:t>
      </w:r>
      <w:proofErr w:type="gram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Hubung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Komunikasi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Terapeutik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ingkat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Kecemas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Pasie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indakan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Pencabut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Gigi di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Klinik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Gigi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Swasta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. </w:t>
      </w:r>
    </w:p>
    <w:p w14:paraId="2BCCC28B" w14:textId="77777777" w:rsidR="006E39BD" w:rsidRPr="006E39BD" w:rsidRDefault="006E39BD" w:rsidP="006E39BD">
      <w:pPr>
        <w:spacing w:line="24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emiki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surat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keterang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peneliti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ini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ibuat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sebenar-benarnya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apat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digunakan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sebagaimana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>mestinya</w:t>
      </w:r>
      <w:proofErr w:type="spellEnd"/>
      <w:r w:rsidRPr="006E39B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</w:p>
    <w:p w14:paraId="695015E7" w14:textId="77777777" w:rsidR="006E39BD" w:rsidRPr="006E39BD" w:rsidRDefault="006E39BD" w:rsidP="006E39BD">
      <w:pPr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0651CBA" w14:textId="77777777" w:rsidR="006E39BD" w:rsidRPr="006E39BD" w:rsidRDefault="006E39BD" w:rsidP="006E39BD">
      <w:pPr>
        <w:jc w:val="center"/>
        <w:rPr>
          <w:rFonts w:ascii="Times New Roman" w:hAnsi="Times New Roman" w:cs="Times New Roman"/>
          <w:lang w:val="en-US"/>
        </w:rPr>
      </w:pPr>
      <w:r w:rsidRPr="006E39BD">
        <w:rPr>
          <w:rFonts w:ascii="Times New Roman" w:hAnsi="Times New Roman" w:cs="Times New Roman"/>
          <w:noProof/>
          <w:lang w:val="en-US" w:eastAsia="id-ID"/>
        </w:rPr>
        <w:drawing>
          <wp:anchor distT="0" distB="0" distL="114300" distR="114300" simplePos="0" relativeHeight="251659264" behindDoc="1" locked="0" layoutInCell="1" allowOverlap="1" wp14:anchorId="6C93AC05" wp14:editId="783B3905">
            <wp:simplePos x="0" y="0"/>
            <wp:positionH relativeFrom="column">
              <wp:posOffset>2431004</wp:posOffset>
            </wp:positionH>
            <wp:positionV relativeFrom="paragraph">
              <wp:posOffset>331470</wp:posOffset>
            </wp:positionV>
            <wp:extent cx="839097" cy="1055067"/>
            <wp:effectExtent l="0" t="0" r="0" b="0"/>
            <wp:wrapNone/>
            <wp:docPr id="13" name="Picture 13" descr="G:\fe20eedc-c091-4daa-a1e7-04cd08dde4f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fe20eedc-c091-4daa-a1e7-04cd08dde4f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97" t="23351" r="26692" b="17288"/>
                    <a:stretch/>
                  </pic:blipFill>
                  <pic:spPr bwMode="auto">
                    <a:xfrm>
                      <a:off x="0" y="0"/>
                      <a:ext cx="839097" cy="1055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proofErr w:type="spellStart"/>
      <w:proofErr w:type="gramStart"/>
      <w:r w:rsidRPr="006E39BD">
        <w:rPr>
          <w:rFonts w:ascii="Times New Roman" w:hAnsi="Times New Roman" w:cs="Times New Roman"/>
          <w:lang w:val="en-US"/>
        </w:rPr>
        <w:t>Boyolali</w:t>
      </w:r>
      <w:proofErr w:type="spellEnd"/>
      <w:r w:rsidRPr="006E39BD">
        <w:rPr>
          <w:rFonts w:ascii="Times New Roman" w:hAnsi="Times New Roman" w:cs="Times New Roman"/>
          <w:lang w:val="en-US"/>
        </w:rPr>
        <w:t>,  9</w:t>
      </w:r>
      <w:proofErr w:type="gramEnd"/>
      <w:r w:rsidRPr="006E39B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lang w:val="en-US"/>
        </w:rPr>
        <w:t>Juni</w:t>
      </w:r>
      <w:proofErr w:type="spellEnd"/>
      <w:r w:rsidRPr="006E39BD">
        <w:rPr>
          <w:rFonts w:ascii="Times New Roman" w:hAnsi="Times New Roman" w:cs="Times New Roman"/>
          <w:lang w:val="en-US"/>
        </w:rPr>
        <w:t xml:space="preserve"> 2022</w:t>
      </w:r>
      <w:r w:rsidRPr="006E39BD">
        <w:rPr>
          <w:rFonts w:ascii="Times New Roman" w:hAnsi="Times New Roman" w:cs="Times New Roman"/>
          <w:lang w:val="en-US"/>
        </w:rPr>
        <w:br/>
      </w:r>
      <w:proofErr w:type="spellStart"/>
      <w:r w:rsidRPr="006E39BD">
        <w:rPr>
          <w:rFonts w:ascii="Times New Roman" w:hAnsi="Times New Roman" w:cs="Times New Roman"/>
          <w:lang w:val="en-US"/>
        </w:rPr>
        <w:t>Dokter</w:t>
      </w:r>
      <w:proofErr w:type="spellEnd"/>
      <w:r w:rsidRPr="006E39B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lang w:val="en-US"/>
        </w:rPr>
        <w:t>Penanggung</w:t>
      </w:r>
      <w:proofErr w:type="spellEnd"/>
      <w:r w:rsidRPr="006E39BD">
        <w:rPr>
          <w:rFonts w:ascii="Times New Roman" w:hAnsi="Times New Roman" w:cs="Times New Roman"/>
          <w:lang w:val="en-US"/>
        </w:rPr>
        <w:t xml:space="preserve"> Jawab</w:t>
      </w:r>
    </w:p>
    <w:p w14:paraId="020BF54C" w14:textId="77777777" w:rsidR="006E39BD" w:rsidRPr="006E39BD" w:rsidRDefault="006E39BD" w:rsidP="006E39BD">
      <w:pPr>
        <w:jc w:val="center"/>
        <w:rPr>
          <w:rFonts w:ascii="Times New Roman" w:hAnsi="Times New Roman" w:cs="Times New Roman"/>
          <w:lang w:val="en-US"/>
        </w:rPr>
      </w:pPr>
    </w:p>
    <w:p w14:paraId="1FCE2367" w14:textId="77777777" w:rsidR="006E39BD" w:rsidRPr="006E39BD" w:rsidRDefault="006E39BD" w:rsidP="006E39BD">
      <w:pPr>
        <w:jc w:val="center"/>
        <w:rPr>
          <w:rFonts w:ascii="Times New Roman" w:hAnsi="Times New Roman" w:cs="Times New Roman"/>
          <w:lang w:val="en-US"/>
        </w:rPr>
      </w:pPr>
      <w:r w:rsidRPr="006E39BD">
        <w:rPr>
          <w:rFonts w:ascii="Times New Roman" w:hAnsi="Times New Roman" w:cs="Times New Roman"/>
          <w:lang w:val="en-US"/>
        </w:rPr>
        <w:br/>
      </w:r>
    </w:p>
    <w:p w14:paraId="4230E223" w14:textId="77777777" w:rsidR="006E39BD" w:rsidRPr="006E39BD" w:rsidRDefault="006E39BD" w:rsidP="006E39BD">
      <w:pPr>
        <w:jc w:val="center"/>
        <w:rPr>
          <w:rFonts w:ascii="Times New Roman" w:hAnsi="Times New Roman" w:cs="Times New Roman"/>
          <w:noProof/>
          <w:lang w:val="en-US" w:eastAsia="id-ID"/>
        </w:rPr>
      </w:pPr>
      <w:proofErr w:type="spellStart"/>
      <w:r w:rsidRPr="006E39BD">
        <w:rPr>
          <w:rFonts w:ascii="Times New Roman" w:hAnsi="Times New Roman" w:cs="Times New Roman"/>
          <w:lang w:val="en-US"/>
        </w:rPr>
        <w:t>drg</w:t>
      </w:r>
      <w:proofErr w:type="spellEnd"/>
      <w:r w:rsidRPr="006E39BD">
        <w:rPr>
          <w:rFonts w:ascii="Times New Roman" w:hAnsi="Times New Roman" w:cs="Times New Roman"/>
          <w:lang w:val="en-US"/>
        </w:rPr>
        <w:t xml:space="preserve">. Prima </w:t>
      </w:r>
      <w:proofErr w:type="spellStart"/>
      <w:r w:rsidRPr="006E39BD">
        <w:rPr>
          <w:rFonts w:ascii="Times New Roman" w:hAnsi="Times New Roman" w:cs="Times New Roman"/>
          <w:lang w:val="en-US"/>
        </w:rPr>
        <w:t>Sagita</w:t>
      </w:r>
      <w:proofErr w:type="spellEnd"/>
      <w:r w:rsidRPr="006E39BD">
        <w:rPr>
          <w:rFonts w:ascii="Times New Roman" w:hAnsi="Times New Roman" w:cs="Times New Roman"/>
          <w:lang w:val="en-US"/>
        </w:rPr>
        <w:t xml:space="preserve">, </w:t>
      </w:r>
      <w:proofErr w:type="spellStart"/>
      <w:proofErr w:type="gramStart"/>
      <w:r w:rsidRPr="006E39BD">
        <w:rPr>
          <w:rFonts w:ascii="Times New Roman" w:hAnsi="Times New Roman" w:cs="Times New Roman"/>
          <w:lang w:val="en-US"/>
        </w:rPr>
        <w:t>Sp.Ort</w:t>
      </w:r>
      <w:proofErr w:type="spellEnd"/>
      <w:proofErr w:type="gramEnd"/>
      <w:r w:rsidRPr="006E39BD">
        <w:rPr>
          <w:rFonts w:ascii="Times New Roman" w:hAnsi="Times New Roman" w:cs="Times New Roman"/>
          <w:lang w:val="en-US"/>
        </w:rPr>
        <w:t>.</w:t>
      </w:r>
    </w:p>
    <w:p w14:paraId="686040A3" w14:textId="77777777" w:rsidR="006E39BD" w:rsidRPr="006E39BD" w:rsidRDefault="006E39BD" w:rsidP="006E39BD">
      <w:pPr>
        <w:spacing w:line="480" w:lineRule="auto"/>
        <w:ind w:left="502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F9CAAF2" w14:textId="77777777" w:rsidR="006E39BD" w:rsidRPr="006E39BD" w:rsidRDefault="006E39BD" w:rsidP="006E39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856D7CF" w14:textId="77777777" w:rsidR="006E39BD" w:rsidRPr="006E39BD" w:rsidRDefault="006E39BD" w:rsidP="006E39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Lampiran 6. </w:t>
      </w:r>
    </w:p>
    <w:p w14:paraId="46A20E7E" w14:textId="77777777" w:rsidR="006E39BD" w:rsidRPr="006E39BD" w:rsidRDefault="006E39BD" w:rsidP="006E39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130762BD" wp14:editId="1D63B21F">
            <wp:extent cx="4852698" cy="7419975"/>
            <wp:effectExtent l="0" t="0" r="508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53709" cy="74215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E39BD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5212DFFF" w14:textId="77777777" w:rsidR="006E39BD" w:rsidRPr="006E39BD" w:rsidRDefault="006E39BD" w:rsidP="006E39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Lampiran 7. </w:t>
      </w:r>
    </w:p>
    <w:tbl>
      <w:tblPr>
        <w:tblW w:w="703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720"/>
        <w:gridCol w:w="1364"/>
        <w:gridCol w:w="1142"/>
        <w:gridCol w:w="998"/>
        <w:gridCol w:w="1368"/>
        <w:gridCol w:w="1441"/>
      </w:tblGrid>
      <w:tr w:rsidR="006E39BD" w:rsidRPr="006E39BD" w14:paraId="554E7526" w14:textId="77777777" w:rsidTr="0018373B">
        <w:trPr>
          <w:cantSplit/>
          <w:tblHeader/>
        </w:trPr>
        <w:tc>
          <w:tcPr>
            <w:tcW w:w="703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9282CE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Usia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Responden</w:t>
            </w:r>
            <w:proofErr w:type="spellEnd"/>
          </w:p>
        </w:tc>
      </w:tr>
      <w:tr w:rsidR="006E39BD" w:rsidRPr="006E39BD" w14:paraId="7F1C419C" w14:textId="77777777" w:rsidTr="0018373B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DF1229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63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6C921B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D1F7D6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C1A2E3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36C838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14FE695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umulative Percent</w:t>
            </w:r>
          </w:p>
        </w:tc>
      </w:tr>
      <w:tr w:rsidR="006E39BD" w:rsidRPr="006E39BD" w14:paraId="6F978B5C" w14:textId="77777777" w:rsidTr="0018373B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A0E0C6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Valid</w:t>
            </w:r>
          </w:p>
        </w:tc>
        <w:tc>
          <w:tcPr>
            <w:tcW w:w="136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7FEF30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20 - 29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ahun</w:t>
            </w:r>
            <w:proofErr w:type="spellEnd"/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ABE607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5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488421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4.1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A5BA24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4.1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86C58C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4.1</w:t>
            </w:r>
          </w:p>
        </w:tc>
      </w:tr>
      <w:tr w:rsidR="006E39BD" w:rsidRPr="006E39BD" w14:paraId="1B696DB2" w14:textId="77777777" w:rsidTr="0018373B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3CA2F0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E79E01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&gt;  30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ahun</w:t>
            </w:r>
            <w:proofErr w:type="spellEnd"/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4971BC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410EB4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5.9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81E915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5.9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7BA26A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</w:t>
            </w:r>
          </w:p>
        </w:tc>
      </w:tr>
      <w:tr w:rsidR="006E39BD" w:rsidRPr="006E39BD" w14:paraId="67EF4E04" w14:textId="77777777" w:rsidTr="0018373B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6A212C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2B6BF8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7DE34B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29A5EA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72E004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ACDE5A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6290EB4F" w14:textId="77777777" w:rsidR="006E39BD" w:rsidRPr="006E39BD" w:rsidRDefault="006E39BD" w:rsidP="006E39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W w:w="692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720"/>
        <w:gridCol w:w="1259"/>
        <w:gridCol w:w="1142"/>
        <w:gridCol w:w="998"/>
        <w:gridCol w:w="1368"/>
        <w:gridCol w:w="1441"/>
      </w:tblGrid>
      <w:tr w:rsidR="006E39BD" w:rsidRPr="006E39BD" w14:paraId="54F3C21F" w14:textId="77777777" w:rsidTr="0018373B">
        <w:trPr>
          <w:cantSplit/>
          <w:tblHeader/>
        </w:trPr>
        <w:tc>
          <w:tcPr>
            <w:tcW w:w="692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CA0193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Jenis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elamin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Responden</w:t>
            </w:r>
            <w:proofErr w:type="spellEnd"/>
          </w:p>
        </w:tc>
      </w:tr>
      <w:tr w:rsidR="006E39BD" w:rsidRPr="006E39BD" w14:paraId="2DFBD691" w14:textId="77777777" w:rsidTr="0018373B">
        <w:trPr>
          <w:cantSplit/>
          <w:tblHeader/>
        </w:trPr>
        <w:tc>
          <w:tcPr>
            <w:tcW w:w="72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66AFE3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58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1A6A35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0D474D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Frequency</w:t>
            </w:r>
          </w:p>
        </w:tc>
        <w:tc>
          <w:tcPr>
            <w:tcW w:w="99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1193B6F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ercent</w:t>
            </w:r>
          </w:p>
        </w:tc>
        <w:tc>
          <w:tcPr>
            <w:tcW w:w="13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6ADF37E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Valid Percent</w:t>
            </w:r>
          </w:p>
        </w:tc>
        <w:tc>
          <w:tcPr>
            <w:tcW w:w="144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106FD99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umulative Percent</w:t>
            </w:r>
          </w:p>
        </w:tc>
      </w:tr>
      <w:tr w:rsidR="006E39BD" w:rsidRPr="006E39BD" w14:paraId="4E5D8298" w14:textId="77777777" w:rsidTr="0018373B">
        <w:trPr>
          <w:cantSplit/>
          <w:tblHeader/>
        </w:trPr>
        <w:tc>
          <w:tcPr>
            <w:tcW w:w="72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163488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Valid</w:t>
            </w:r>
          </w:p>
        </w:tc>
        <w:tc>
          <w:tcPr>
            <w:tcW w:w="125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8E314D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aki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-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aki</w:t>
            </w:r>
            <w:proofErr w:type="spellEnd"/>
          </w:p>
        </w:tc>
        <w:tc>
          <w:tcPr>
            <w:tcW w:w="114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AA2C70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8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1BB4D3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6.2</w:t>
            </w:r>
          </w:p>
        </w:tc>
        <w:tc>
          <w:tcPr>
            <w:tcW w:w="1367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98DE46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6.2</w:t>
            </w:r>
          </w:p>
        </w:tc>
        <w:tc>
          <w:tcPr>
            <w:tcW w:w="144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37F86A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6.2</w:t>
            </w:r>
          </w:p>
        </w:tc>
      </w:tr>
      <w:tr w:rsidR="006E39BD" w:rsidRPr="006E39BD" w14:paraId="04A917D2" w14:textId="77777777" w:rsidTr="0018373B">
        <w:trPr>
          <w:cantSplit/>
          <w:tblHeader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467D77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EC1A65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erempuan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616C40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1</w:t>
            </w:r>
          </w:p>
        </w:tc>
        <w:tc>
          <w:tcPr>
            <w:tcW w:w="998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26BF0E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8</w:t>
            </w:r>
          </w:p>
        </w:tc>
        <w:tc>
          <w:tcPr>
            <w:tcW w:w="1367" w:type="dxa"/>
            <w:tcBorders>
              <w:top w:val="nil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205A12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8</w:t>
            </w:r>
          </w:p>
        </w:tc>
        <w:tc>
          <w:tcPr>
            <w:tcW w:w="144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D049A8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</w:t>
            </w:r>
          </w:p>
        </w:tc>
      </w:tr>
      <w:tr w:rsidR="006E39BD" w:rsidRPr="006E39BD" w14:paraId="4BC42491" w14:textId="77777777" w:rsidTr="0018373B">
        <w:trPr>
          <w:cantSplit/>
        </w:trPr>
        <w:tc>
          <w:tcPr>
            <w:tcW w:w="72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603808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F67499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114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87FBBD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755FC9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</w:t>
            </w:r>
          </w:p>
        </w:tc>
        <w:tc>
          <w:tcPr>
            <w:tcW w:w="1367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8C85D1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</w:t>
            </w:r>
          </w:p>
        </w:tc>
        <w:tc>
          <w:tcPr>
            <w:tcW w:w="144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9A7F73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3EBBA6DE" w14:textId="77777777" w:rsidR="006E39BD" w:rsidRPr="006E39BD" w:rsidRDefault="006E39BD" w:rsidP="006E39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FFD6478" w14:textId="77777777" w:rsidR="006E39BD" w:rsidRPr="006E39BD" w:rsidRDefault="006E39BD" w:rsidP="006E39B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Tabulasi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ilang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usi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om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70436EB" w14:textId="77777777" w:rsidR="006E39BD" w:rsidRPr="006E39BD" w:rsidRDefault="006E39BD" w:rsidP="006E39B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W w:w="659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1694"/>
        <w:gridCol w:w="1364"/>
        <w:gridCol w:w="1093"/>
        <w:gridCol w:w="1441"/>
        <w:gridCol w:w="998"/>
      </w:tblGrid>
      <w:tr w:rsidR="006E39BD" w:rsidRPr="006E39BD" w14:paraId="79037C7E" w14:textId="77777777" w:rsidTr="0018373B">
        <w:trPr>
          <w:cantSplit/>
          <w:tblHeader/>
        </w:trPr>
        <w:tc>
          <w:tcPr>
            <w:tcW w:w="658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7BBC1B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Usia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Responden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*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riteria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omunikasi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Terapeutik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Crosstabulation</w:t>
            </w:r>
          </w:p>
        </w:tc>
      </w:tr>
      <w:tr w:rsidR="006E39BD" w:rsidRPr="006E39BD" w14:paraId="09B7A96E" w14:textId="77777777" w:rsidTr="0018373B">
        <w:trPr>
          <w:cantSplit/>
          <w:tblHeader/>
        </w:trPr>
        <w:tc>
          <w:tcPr>
            <w:tcW w:w="1693" w:type="dxa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5CBE71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63" w:type="dxa"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A6CED7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FDECA1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40" w:type="dxa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0FBC8B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riteria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omunikasi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erapeutik</w:t>
            </w:r>
            <w:proofErr w:type="spellEnd"/>
          </w:p>
        </w:tc>
        <w:tc>
          <w:tcPr>
            <w:tcW w:w="998" w:type="dxa"/>
            <w:vMerge w:val="restar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650180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otal</w:t>
            </w:r>
          </w:p>
        </w:tc>
      </w:tr>
      <w:tr w:rsidR="006E39BD" w:rsidRPr="006E39BD" w14:paraId="65254673" w14:textId="77777777" w:rsidTr="0018373B">
        <w:trPr>
          <w:cantSplit/>
          <w:tblHeader/>
        </w:trPr>
        <w:tc>
          <w:tcPr>
            <w:tcW w:w="1693" w:type="dxa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5EB9A5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63" w:type="dxa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A8D742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FAD762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4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C9B61C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Baik</w:t>
            </w:r>
            <w:proofErr w:type="spellEnd"/>
          </w:p>
        </w:tc>
        <w:tc>
          <w:tcPr>
            <w:tcW w:w="998" w:type="dxa"/>
            <w:vMerge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004044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</w:tr>
      <w:tr w:rsidR="006E39BD" w:rsidRPr="006E39BD" w14:paraId="3A1432D2" w14:textId="77777777" w:rsidTr="0018373B">
        <w:trPr>
          <w:cantSplit/>
          <w:tblHeader/>
        </w:trPr>
        <w:tc>
          <w:tcPr>
            <w:tcW w:w="1693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20C933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Usia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Responden</w:t>
            </w:r>
            <w:proofErr w:type="spellEnd"/>
          </w:p>
        </w:tc>
        <w:tc>
          <w:tcPr>
            <w:tcW w:w="1363" w:type="dxa"/>
            <w:vMerge w:val="restart"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777FB2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20 - 29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ahun</w:t>
            </w:r>
            <w:proofErr w:type="spellEnd"/>
          </w:p>
        </w:tc>
        <w:tc>
          <w:tcPr>
            <w:tcW w:w="109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0EB932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87A67D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5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AEF517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5</w:t>
            </w:r>
          </w:p>
        </w:tc>
      </w:tr>
      <w:tr w:rsidR="006E39BD" w:rsidRPr="006E39BD" w14:paraId="3CB6C52E" w14:textId="77777777" w:rsidTr="0018373B">
        <w:trPr>
          <w:cantSplit/>
          <w:tblHeader/>
        </w:trPr>
        <w:tc>
          <w:tcPr>
            <w:tcW w:w="1693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3EE62C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363" w:type="dxa"/>
            <w:vMerge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B513B5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65F90B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B408BB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4.1%</w:t>
            </w:r>
          </w:p>
        </w:tc>
        <w:tc>
          <w:tcPr>
            <w:tcW w:w="998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63C91E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4.1%</w:t>
            </w:r>
          </w:p>
        </w:tc>
      </w:tr>
      <w:tr w:rsidR="006E39BD" w:rsidRPr="006E39BD" w14:paraId="1315B3C7" w14:textId="77777777" w:rsidTr="0018373B">
        <w:trPr>
          <w:cantSplit/>
          <w:tblHeader/>
        </w:trPr>
        <w:tc>
          <w:tcPr>
            <w:tcW w:w="1693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AB7434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363" w:type="dxa"/>
            <w:vMerge w:val="restart"/>
            <w:tcBorders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39C3B1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&gt;  30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ahun</w:t>
            </w:r>
            <w:proofErr w:type="spellEnd"/>
          </w:p>
        </w:tc>
        <w:tc>
          <w:tcPr>
            <w:tcW w:w="1093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B94458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4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23B902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998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216E32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4</w:t>
            </w:r>
          </w:p>
        </w:tc>
      </w:tr>
      <w:tr w:rsidR="006E39BD" w:rsidRPr="006E39BD" w14:paraId="0A60A772" w14:textId="77777777" w:rsidTr="0018373B">
        <w:trPr>
          <w:cantSplit/>
          <w:tblHeader/>
        </w:trPr>
        <w:tc>
          <w:tcPr>
            <w:tcW w:w="1693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29E93E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63" w:type="dxa"/>
            <w:vMerge/>
            <w:tcBorders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89C46F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E5AD02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CF0A6B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5.9%</w:t>
            </w:r>
          </w:p>
        </w:tc>
        <w:tc>
          <w:tcPr>
            <w:tcW w:w="998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7386AA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5.9%</w:t>
            </w:r>
          </w:p>
        </w:tc>
      </w:tr>
      <w:tr w:rsidR="006E39BD" w:rsidRPr="006E39BD" w14:paraId="66CB115B" w14:textId="77777777" w:rsidTr="0018373B">
        <w:trPr>
          <w:cantSplit/>
          <w:tblHeader/>
        </w:trPr>
        <w:tc>
          <w:tcPr>
            <w:tcW w:w="3056" w:type="dxa"/>
            <w:gridSpan w:val="2"/>
            <w:vMerge w:val="restart"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9046FE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1093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A466A5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4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A6AF2A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  <w:tc>
          <w:tcPr>
            <w:tcW w:w="998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3ED044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</w:tr>
      <w:tr w:rsidR="006E39BD" w:rsidRPr="006E39BD" w14:paraId="366C1015" w14:textId="77777777" w:rsidTr="0018373B">
        <w:trPr>
          <w:cantSplit/>
        </w:trPr>
        <w:tc>
          <w:tcPr>
            <w:tcW w:w="3056" w:type="dxa"/>
            <w:gridSpan w:val="2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765B4F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3DD1B1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464F84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0959B1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%</w:t>
            </w:r>
          </w:p>
        </w:tc>
      </w:tr>
    </w:tbl>
    <w:p w14:paraId="6AB1D529" w14:textId="77777777" w:rsidR="006E39BD" w:rsidRPr="006E39BD" w:rsidRDefault="006E39BD" w:rsidP="006E39B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14:paraId="434B7670" w14:textId="77777777" w:rsidR="006E39BD" w:rsidRPr="006E39BD" w:rsidRDefault="006E39BD" w:rsidP="006E39B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Jeni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lami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omter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10B79C9" w14:textId="77777777" w:rsidR="006E39BD" w:rsidRPr="006E39BD" w:rsidRDefault="006E39BD" w:rsidP="006E39B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W w:w="719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401"/>
        <w:gridCol w:w="1259"/>
        <w:gridCol w:w="1093"/>
        <w:gridCol w:w="1441"/>
        <w:gridCol w:w="998"/>
      </w:tblGrid>
      <w:tr w:rsidR="006E39BD" w:rsidRPr="006E39BD" w14:paraId="28B7E7B6" w14:textId="77777777" w:rsidTr="0018373B">
        <w:trPr>
          <w:cantSplit/>
          <w:tblHeader/>
        </w:trPr>
        <w:tc>
          <w:tcPr>
            <w:tcW w:w="718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04BD85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Jenis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elamin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Responden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*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riteria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omunikasi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Terapeutik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Crosstabulation</w:t>
            </w:r>
          </w:p>
        </w:tc>
      </w:tr>
      <w:tr w:rsidR="006E39BD" w:rsidRPr="006E39BD" w14:paraId="4DD772E0" w14:textId="77777777" w:rsidTr="0018373B">
        <w:trPr>
          <w:cantSplit/>
          <w:tblHeader/>
        </w:trPr>
        <w:tc>
          <w:tcPr>
            <w:tcW w:w="2400" w:type="dxa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241041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58" w:type="dxa"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345B69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479FA4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40" w:type="dxa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68407B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riteria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omunikasi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erapeutik</w:t>
            </w:r>
            <w:proofErr w:type="spellEnd"/>
          </w:p>
        </w:tc>
        <w:tc>
          <w:tcPr>
            <w:tcW w:w="998" w:type="dxa"/>
            <w:vMerge w:val="restar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22984C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otal</w:t>
            </w:r>
          </w:p>
        </w:tc>
      </w:tr>
      <w:tr w:rsidR="006E39BD" w:rsidRPr="006E39BD" w14:paraId="5CB1EE46" w14:textId="77777777" w:rsidTr="0018373B">
        <w:trPr>
          <w:cantSplit/>
          <w:tblHeader/>
        </w:trPr>
        <w:tc>
          <w:tcPr>
            <w:tcW w:w="2400" w:type="dxa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D5ED82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A968B9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C76B1C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4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108F959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Baik</w:t>
            </w:r>
            <w:proofErr w:type="spellEnd"/>
          </w:p>
        </w:tc>
        <w:tc>
          <w:tcPr>
            <w:tcW w:w="998" w:type="dxa"/>
            <w:vMerge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6F6A50F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</w:tr>
      <w:tr w:rsidR="006E39BD" w:rsidRPr="006E39BD" w14:paraId="3314AF95" w14:textId="77777777" w:rsidTr="0018373B">
        <w:trPr>
          <w:cantSplit/>
          <w:tblHeader/>
        </w:trPr>
        <w:tc>
          <w:tcPr>
            <w:tcW w:w="2400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10ED0B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Jenis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elamin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Responden</w:t>
            </w:r>
            <w:proofErr w:type="spellEnd"/>
          </w:p>
        </w:tc>
        <w:tc>
          <w:tcPr>
            <w:tcW w:w="1258" w:type="dxa"/>
            <w:vMerge w:val="restart"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069DBC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aki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-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aki</w:t>
            </w:r>
            <w:proofErr w:type="spellEnd"/>
          </w:p>
        </w:tc>
        <w:tc>
          <w:tcPr>
            <w:tcW w:w="109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821B00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F6A8F4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8</w:t>
            </w:r>
          </w:p>
        </w:tc>
        <w:tc>
          <w:tcPr>
            <w:tcW w:w="99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6075A0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8</w:t>
            </w:r>
          </w:p>
        </w:tc>
      </w:tr>
      <w:tr w:rsidR="006E39BD" w:rsidRPr="006E39BD" w14:paraId="2AD069EC" w14:textId="77777777" w:rsidTr="0018373B">
        <w:trPr>
          <w:cantSplit/>
          <w:tblHeader/>
        </w:trPr>
        <w:tc>
          <w:tcPr>
            <w:tcW w:w="240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BA0AB1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58" w:type="dxa"/>
            <w:vMerge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DD0618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E3A5F8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06F453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6.2%</w:t>
            </w:r>
          </w:p>
        </w:tc>
        <w:tc>
          <w:tcPr>
            <w:tcW w:w="998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7BFF96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6.2%</w:t>
            </w:r>
          </w:p>
        </w:tc>
      </w:tr>
      <w:tr w:rsidR="006E39BD" w:rsidRPr="006E39BD" w14:paraId="54CDDB3D" w14:textId="77777777" w:rsidTr="0018373B">
        <w:trPr>
          <w:cantSplit/>
          <w:tblHeader/>
        </w:trPr>
        <w:tc>
          <w:tcPr>
            <w:tcW w:w="240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87C3ED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58" w:type="dxa"/>
            <w:vMerge w:val="restart"/>
            <w:tcBorders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183186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erempuan</w:t>
            </w:r>
          </w:p>
        </w:tc>
        <w:tc>
          <w:tcPr>
            <w:tcW w:w="1093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D4C8CB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4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CBE81F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1</w:t>
            </w:r>
          </w:p>
        </w:tc>
        <w:tc>
          <w:tcPr>
            <w:tcW w:w="998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38D0A3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1</w:t>
            </w:r>
          </w:p>
        </w:tc>
      </w:tr>
      <w:tr w:rsidR="006E39BD" w:rsidRPr="006E39BD" w14:paraId="6E77A296" w14:textId="77777777" w:rsidTr="0018373B">
        <w:trPr>
          <w:cantSplit/>
          <w:tblHeader/>
        </w:trPr>
        <w:tc>
          <w:tcPr>
            <w:tcW w:w="240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860854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58" w:type="dxa"/>
            <w:vMerge/>
            <w:tcBorders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9E5F7F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667A73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186979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8%</w:t>
            </w:r>
          </w:p>
        </w:tc>
        <w:tc>
          <w:tcPr>
            <w:tcW w:w="998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3722EB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8%</w:t>
            </w:r>
          </w:p>
        </w:tc>
      </w:tr>
      <w:tr w:rsidR="006E39BD" w:rsidRPr="006E39BD" w14:paraId="0F9BBBA6" w14:textId="77777777" w:rsidTr="0018373B">
        <w:trPr>
          <w:cantSplit/>
          <w:tblHeader/>
        </w:trPr>
        <w:tc>
          <w:tcPr>
            <w:tcW w:w="3658" w:type="dxa"/>
            <w:gridSpan w:val="2"/>
            <w:vMerge w:val="restart"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EA533F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1093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2C84AE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4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8EE393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  <w:tc>
          <w:tcPr>
            <w:tcW w:w="998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616B14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</w:tr>
      <w:tr w:rsidR="006E39BD" w:rsidRPr="006E39BD" w14:paraId="059D3FB2" w14:textId="77777777" w:rsidTr="0018373B">
        <w:trPr>
          <w:cantSplit/>
        </w:trPr>
        <w:tc>
          <w:tcPr>
            <w:tcW w:w="3658" w:type="dxa"/>
            <w:gridSpan w:val="2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47A946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09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D9B85F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26E183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%</w:t>
            </w:r>
          </w:p>
        </w:tc>
        <w:tc>
          <w:tcPr>
            <w:tcW w:w="99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4A3A92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%</w:t>
            </w:r>
          </w:p>
        </w:tc>
      </w:tr>
    </w:tbl>
    <w:p w14:paraId="7CA1532C" w14:textId="77777777" w:rsidR="006E39BD" w:rsidRPr="006E39BD" w:rsidRDefault="006E39BD" w:rsidP="006E39B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14:paraId="5400B213" w14:textId="77777777" w:rsidR="006E39BD" w:rsidRPr="006E39BD" w:rsidRDefault="006E39BD" w:rsidP="006E39B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Usia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cemas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pPr w:leftFromText="180" w:rightFromText="180" w:vertAnchor="text" w:horzAnchor="margin" w:tblpXSpec="center" w:tblpY="183"/>
        <w:tblW w:w="948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1706"/>
        <w:gridCol w:w="1373"/>
        <w:gridCol w:w="1102"/>
        <w:gridCol w:w="1451"/>
        <w:gridCol w:w="1450"/>
        <w:gridCol w:w="1393"/>
        <w:gridCol w:w="1008"/>
      </w:tblGrid>
      <w:tr w:rsidR="006E39BD" w:rsidRPr="006E39BD" w14:paraId="0A3EB6B3" w14:textId="77777777" w:rsidTr="0018373B">
        <w:trPr>
          <w:cantSplit/>
          <w:tblHeader/>
        </w:trPr>
        <w:tc>
          <w:tcPr>
            <w:tcW w:w="948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9BC5CB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Usia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Responden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*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riteria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Tingkat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ecemasan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Crosstabulation</w:t>
            </w:r>
          </w:p>
        </w:tc>
      </w:tr>
      <w:tr w:rsidR="006E39BD" w:rsidRPr="006E39BD" w14:paraId="7248D508" w14:textId="77777777" w:rsidTr="0018373B">
        <w:trPr>
          <w:cantSplit/>
          <w:tblHeader/>
        </w:trPr>
        <w:tc>
          <w:tcPr>
            <w:tcW w:w="1706" w:type="dxa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2F3A40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73" w:type="dxa"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7E97B4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0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32C77D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94" w:type="dxa"/>
            <w:gridSpan w:val="3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6BFD58F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riteria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ingkat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ecemasan</w:t>
            </w:r>
            <w:proofErr w:type="spellEnd"/>
          </w:p>
        </w:tc>
        <w:tc>
          <w:tcPr>
            <w:tcW w:w="1008" w:type="dxa"/>
            <w:vMerge w:val="restar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14B56A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otal</w:t>
            </w:r>
          </w:p>
        </w:tc>
      </w:tr>
      <w:tr w:rsidR="006E39BD" w:rsidRPr="006E39BD" w14:paraId="6CC8273F" w14:textId="77777777" w:rsidTr="0018373B">
        <w:trPr>
          <w:cantSplit/>
          <w:tblHeader/>
        </w:trPr>
        <w:tc>
          <w:tcPr>
            <w:tcW w:w="1706" w:type="dxa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F2177E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202F88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0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705DBE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51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6D27DB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emas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Ringan</w:t>
            </w:r>
            <w:proofErr w:type="spellEnd"/>
          </w:p>
        </w:tc>
        <w:tc>
          <w:tcPr>
            <w:tcW w:w="1450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42EC4D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emas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Sedang</w:t>
            </w:r>
          </w:p>
        </w:tc>
        <w:tc>
          <w:tcPr>
            <w:tcW w:w="1393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142CF7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emas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Berat</w:t>
            </w:r>
            <w:proofErr w:type="spellEnd"/>
          </w:p>
        </w:tc>
        <w:tc>
          <w:tcPr>
            <w:tcW w:w="1008" w:type="dxa"/>
            <w:vMerge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0B1CD94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</w:tr>
      <w:tr w:rsidR="006E39BD" w:rsidRPr="006E39BD" w14:paraId="170A6F86" w14:textId="77777777" w:rsidTr="0018373B">
        <w:trPr>
          <w:cantSplit/>
          <w:tblHeader/>
        </w:trPr>
        <w:tc>
          <w:tcPr>
            <w:tcW w:w="1706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5968D6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Usia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Responden</w:t>
            </w:r>
            <w:proofErr w:type="spellEnd"/>
          </w:p>
        </w:tc>
        <w:tc>
          <w:tcPr>
            <w:tcW w:w="1373" w:type="dxa"/>
            <w:vMerge w:val="restart"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BBB897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20 - 29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ahun</w:t>
            </w:r>
            <w:proofErr w:type="spellEnd"/>
          </w:p>
        </w:tc>
        <w:tc>
          <w:tcPr>
            <w:tcW w:w="110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494E33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51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EDE423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8</w:t>
            </w:r>
          </w:p>
        </w:tc>
        <w:tc>
          <w:tcPr>
            <w:tcW w:w="1450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F9E6A5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1393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B62F80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100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ED11B1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5</w:t>
            </w:r>
          </w:p>
        </w:tc>
      </w:tr>
      <w:tr w:rsidR="006E39BD" w:rsidRPr="006E39BD" w14:paraId="698FDB58" w14:textId="77777777" w:rsidTr="0018373B">
        <w:trPr>
          <w:cantSplit/>
          <w:tblHeader/>
        </w:trPr>
        <w:tc>
          <w:tcPr>
            <w:tcW w:w="170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665137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373" w:type="dxa"/>
            <w:vMerge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EA78C8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02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CC6CC8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51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1A1BEA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6.2%</w:t>
            </w:r>
          </w:p>
        </w:tc>
        <w:tc>
          <w:tcPr>
            <w:tcW w:w="145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51BAB1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5.4%</w:t>
            </w:r>
          </w:p>
        </w:tc>
        <w:tc>
          <w:tcPr>
            <w:tcW w:w="1393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17F617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6%</w:t>
            </w:r>
          </w:p>
        </w:tc>
        <w:tc>
          <w:tcPr>
            <w:tcW w:w="1008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ECA7FA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4.1%</w:t>
            </w:r>
          </w:p>
        </w:tc>
      </w:tr>
      <w:tr w:rsidR="006E39BD" w:rsidRPr="006E39BD" w14:paraId="1353328C" w14:textId="77777777" w:rsidTr="0018373B">
        <w:trPr>
          <w:cantSplit/>
          <w:tblHeader/>
        </w:trPr>
        <w:tc>
          <w:tcPr>
            <w:tcW w:w="170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EDEA94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373" w:type="dxa"/>
            <w:vMerge w:val="restart"/>
            <w:tcBorders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F11726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&gt;  30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ahun</w:t>
            </w:r>
            <w:proofErr w:type="spellEnd"/>
          </w:p>
        </w:tc>
        <w:tc>
          <w:tcPr>
            <w:tcW w:w="1102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B5F5A5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51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419DC4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4</w:t>
            </w:r>
          </w:p>
        </w:tc>
        <w:tc>
          <w:tcPr>
            <w:tcW w:w="145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F236DE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393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D3AF00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008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918467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4</w:t>
            </w:r>
          </w:p>
        </w:tc>
      </w:tr>
      <w:tr w:rsidR="006E39BD" w:rsidRPr="006E39BD" w14:paraId="404EDC73" w14:textId="77777777" w:rsidTr="0018373B">
        <w:trPr>
          <w:cantSplit/>
          <w:tblHeader/>
        </w:trPr>
        <w:tc>
          <w:tcPr>
            <w:tcW w:w="1706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9C6E1F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73" w:type="dxa"/>
            <w:vMerge/>
            <w:tcBorders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DD8FC3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02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851425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51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06BEF5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5.9%</w:t>
            </w:r>
          </w:p>
        </w:tc>
        <w:tc>
          <w:tcPr>
            <w:tcW w:w="1450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7C8776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0%</w:t>
            </w:r>
          </w:p>
        </w:tc>
        <w:tc>
          <w:tcPr>
            <w:tcW w:w="1393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0996BC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0%</w:t>
            </w:r>
          </w:p>
        </w:tc>
        <w:tc>
          <w:tcPr>
            <w:tcW w:w="1008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8C7B3F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5.9%</w:t>
            </w:r>
          </w:p>
        </w:tc>
      </w:tr>
      <w:tr w:rsidR="006E39BD" w:rsidRPr="006E39BD" w14:paraId="31E2F642" w14:textId="77777777" w:rsidTr="0018373B">
        <w:trPr>
          <w:cantSplit/>
          <w:tblHeader/>
        </w:trPr>
        <w:tc>
          <w:tcPr>
            <w:tcW w:w="3079" w:type="dxa"/>
            <w:gridSpan w:val="2"/>
            <w:vMerge w:val="restart"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C6BFA1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1102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565F91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51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41255D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2</w:t>
            </w:r>
          </w:p>
        </w:tc>
        <w:tc>
          <w:tcPr>
            <w:tcW w:w="1450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E746C4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1393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369CE5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1008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D1E63A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</w:tr>
      <w:tr w:rsidR="006E39BD" w:rsidRPr="006E39BD" w14:paraId="514E09C9" w14:textId="77777777" w:rsidTr="0018373B">
        <w:trPr>
          <w:cantSplit/>
        </w:trPr>
        <w:tc>
          <w:tcPr>
            <w:tcW w:w="3079" w:type="dxa"/>
            <w:gridSpan w:val="2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B0E18F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0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6E0B78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51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5ECF92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82.1%</w:t>
            </w:r>
          </w:p>
        </w:tc>
        <w:tc>
          <w:tcPr>
            <w:tcW w:w="1450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F1E26F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5.4%</w:t>
            </w:r>
          </w:p>
        </w:tc>
        <w:tc>
          <w:tcPr>
            <w:tcW w:w="1393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2CA234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6%</w:t>
            </w:r>
          </w:p>
        </w:tc>
        <w:tc>
          <w:tcPr>
            <w:tcW w:w="100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FB9430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%</w:t>
            </w:r>
          </w:p>
        </w:tc>
      </w:tr>
    </w:tbl>
    <w:p w14:paraId="39DA4979" w14:textId="77777777" w:rsidR="006E39BD" w:rsidRPr="006E39BD" w:rsidRDefault="006E39BD" w:rsidP="006E39B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6417E8D" w14:textId="77777777" w:rsidR="006E39BD" w:rsidRPr="006E39BD" w:rsidRDefault="006E39BD" w:rsidP="006E39B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14:paraId="19A0A7AA" w14:textId="77777777" w:rsidR="006E39BD" w:rsidRPr="006E39BD" w:rsidRDefault="006E39BD" w:rsidP="006E39B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Jenis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lami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kecemasan</w:t>
      </w:r>
      <w:proofErr w:type="spellEnd"/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34CE053" w14:textId="77777777" w:rsidR="006E39BD" w:rsidRPr="006E39BD" w:rsidRDefault="006E39BD" w:rsidP="006E39B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W w:w="10228" w:type="dxa"/>
        <w:tblInd w:w="-14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453"/>
        <w:gridCol w:w="1286"/>
        <w:gridCol w:w="1117"/>
        <w:gridCol w:w="1470"/>
        <w:gridCol w:w="1469"/>
        <w:gridCol w:w="1412"/>
        <w:gridCol w:w="1021"/>
      </w:tblGrid>
      <w:tr w:rsidR="006E39BD" w:rsidRPr="006E39BD" w14:paraId="6F474C2C" w14:textId="77777777" w:rsidTr="0018373B">
        <w:trPr>
          <w:cantSplit/>
          <w:tblHeader/>
        </w:trPr>
        <w:tc>
          <w:tcPr>
            <w:tcW w:w="10228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746B98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lastRenderedPageBreak/>
              <w:t>Jenis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elamin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Responden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*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riteria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Tingkat </w:t>
            </w:r>
            <w:proofErr w:type="spellStart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Kecemasan</w:t>
            </w:r>
            <w:proofErr w:type="spellEnd"/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 xml:space="preserve"> Crosstabulation</w:t>
            </w:r>
          </w:p>
        </w:tc>
      </w:tr>
      <w:tr w:rsidR="006E39BD" w:rsidRPr="006E39BD" w14:paraId="1EE56E9A" w14:textId="77777777" w:rsidTr="0018373B">
        <w:trPr>
          <w:cantSplit/>
          <w:tblHeader/>
        </w:trPr>
        <w:tc>
          <w:tcPr>
            <w:tcW w:w="2453" w:type="dxa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D422AC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86" w:type="dxa"/>
            <w:tcBorders>
              <w:top w:val="single" w:sz="16" w:space="0" w:color="000000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E6EB77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1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881B83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351" w:type="dxa"/>
            <w:gridSpan w:val="3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384B0E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riteria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ingkat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ecemasan</w:t>
            </w:r>
            <w:proofErr w:type="spellEnd"/>
          </w:p>
        </w:tc>
        <w:tc>
          <w:tcPr>
            <w:tcW w:w="1021" w:type="dxa"/>
            <w:vMerge w:val="restar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0482899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otal</w:t>
            </w:r>
          </w:p>
        </w:tc>
      </w:tr>
      <w:tr w:rsidR="006E39BD" w:rsidRPr="006E39BD" w14:paraId="208FEFC1" w14:textId="77777777" w:rsidTr="0018373B">
        <w:trPr>
          <w:cantSplit/>
          <w:tblHeader/>
        </w:trPr>
        <w:tc>
          <w:tcPr>
            <w:tcW w:w="2453" w:type="dxa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2D0D06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86" w:type="dxa"/>
            <w:tcBorders>
              <w:top w:val="nil"/>
              <w:left w:val="nil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FD6E92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2BCA90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7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4AAC922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emas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Ringan</w:t>
            </w:r>
            <w:proofErr w:type="spellEnd"/>
          </w:p>
        </w:tc>
        <w:tc>
          <w:tcPr>
            <w:tcW w:w="1469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5970000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emas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Sedang</w:t>
            </w:r>
          </w:p>
        </w:tc>
        <w:tc>
          <w:tcPr>
            <w:tcW w:w="1412" w:type="dxa"/>
            <w:tcBorders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38BE74F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emas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Berat</w:t>
            </w:r>
            <w:proofErr w:type="spellEnd"/>
          </w:p>
        </w:tc>
        <w:tc>
          <w:tcPr>
            <w:tcW w:w="1021" w:type="dxa"/>
            <w:vMerge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D9A392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</w:tr>
      <w:tr w:rsidR="006E39BD" w:rsidRPr="006E39BD" w14:paraId="618C4E06" w14:textId="77777777" w:rsidTr="0018373B">
        <w:trPr>
          <w:cantSplit/>
          <w:tblHeader/>
        </w:trPr>
        <w:tc>
          <w:tcPr>
            <w:tcW w:w="2453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CED7D6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Jenis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elamin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Responden</w:t>
            </w:r>
            <w:proofErr w:type="spellEnd"/>
          </w:p>
        </w:tc>
        <w:tc>
          <w:tcPr>
            <w:tcW w:w="1286" w:type="dxa"/>
            <w:vMerge w:val="restart"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DEFC9E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aki</w:t>
            </w:r>
            <w:proofErr w:type="spell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- </w:t>
            </w:r>
            <w:proofErr w:type="spell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laki</w:t>
            </w:r>
            <w:proofErr w:type="spellEnd"/>
          </w:p>
        </w:tc>
        <w:tc>
          <w:tcPr>
            <w:tcW w:w="1117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32190B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7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9B88DC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6</w:t>
            </w:r>
          </w:p>
        </w:tc>
        <w:tc>
          <w:tcPr>
            <w:tcW w:w="1469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822C21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</w:t>
            </w:r>
          </w:p>
        </w:tc>
        <w:tc>
          <w:tcPr>
            <w:tcW w:w="1412" w:type="dxa"/>
            <w:tcBorders>
              <w:top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87DA85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02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7AF779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8</w:t>
            </w:r>
          </w:p>
        </w:tc>
      </w:tr>
      <w:tr w:rsidR="006E39BD" w:rsidRPr="006E39BD" w14:paraId="5AD5245B" w14:textId="77777777" w:rsidTr="0018373B">
        <w:trPr>
          <w:cantSplit/>
          <w:tblHeader/>
        </w:trPr>
        <w:tc>
          <w:tcPr>
            <w:tcW w:w="2453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E9A186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86" w:type="dxa"/>
            <w:vMerge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8A78B5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E99C44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7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C0C982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1.0%</w:t>
            </w:r>
          </w:p>
        </w:tc>
        <w:tc>
          <w:tcPr>
            <w:tcW w:w="1469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A37379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.1%</w:t>
            </w:r>
          </w:p>
        </w:tc>
        <w:tc>
          <w:tcPr>
            <w:tcW w:w="1412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35C60A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0%</w:t>
            </w:r>
          </w:p>
        </w:tc>
        <w:tc>
          <w:tcPr>
            <w:tcW w:w="1021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9F443A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6.2%</w:t>
            </w:r>
          </w:p>
        </w:tc>
      </w:tr>
      <w:tr w:rsidR="006E39BD" w:rsidRPr="006E39BD" w14:paraId="0387FBB2" w14:textId="77777777" w:rsidTr="0018373B">
        <w:trPr>
          <w:cantSplit/>
          <w:tblHeader/>
        </w:trPr>
        <w:tc>
          <w:tcPr>
            <w:tcW w:w="2453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DE08F1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286" w:type="dxa"/>
            <w:vMerge w:val="restart"/>
            <w:tcBorders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ADE9C5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Perempuan</w:t>
            </w:r>
          </w:p>
        </w:tc>
        <w:tc>
          <w:tcPr>
            <w:tcW w:w="111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920321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7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32E3B4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6</w:t>
            </w:r>
          </w:p>
        </w:tc>
        <w:tc>
          <w:tcPr>
            <w:tcW w:w="1469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FA5D38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</w:t>
            </w:r>
          </w:p>
        </w:tc>
        <w:tc>
          <w:tcPr>
            <w:tcW w:w="1412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7B205F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1021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39AC51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1</w:t>
            </w:r>
          </w:p>
        </w:tc>
      </w:tr>
      <w:tr w:rsidR="006E39BD" w:rsidRPr="006E39BD" w14:paraId="7FCB08FD" w14:textId="77777777" w:rsidTr="0018373B">
        <w:trPr>
          <w:cantSplit/>
          <w:tblHeader/>
        </w:trPr>
        <w:tc>
          <w:tcPr>
            <w:tcW w:w="2453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2CF843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286" w:type="dxa"/>
            <w:vMerge/>
            <w:tcBorders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E0F7CA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17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32D201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7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53569B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41.0%</w:t>
            </w:r>
          </w:p>
        </w:tc>
        <w:tc>
          <w:tcPr>
            <w:tcW w:w="1469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D24D35E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.3%</w:t>
            </w:r>
          </w:p>
        </w:tc>
        <w:tc>
          <w:tcPr>
            <w:tcW w:w="1412" w:type="dxa"/>
            <w:tcBorders>
              <w:top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8CD80B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6%</w:t>
            </w:r>
          </w:p>
        </w:tc>
        <w:tc>
          <w:tcPr>
            <w:tcW w:w="1021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ED07FF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53.8%</w:t>
            </w:r>
          </w:p>
        </w:tc>
      </w:tr>
      <w:tr w:rsidR="006E39BD" w:rsidRPr="006E39BD" w14:paraId="4872B9D0" w14:textId="77777777" w:rsidTr="0018373B">
        <w:trPr>
          <w:cantSplit/>
          <w:tblHeader/>
        </w:trPr>
        <w:tc>
          <w:tcPr>
            <w:tcW w:w="3739" w:type="dxa"/>
            <w:gridSpan w:val="2"/>
            <w:vMerge w:val="restart"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B24CA5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Total</w:t>
            </w:r>
          </w:p>
        </w:tc>
        <w:tc>
          <w:tcPr>
            <w:tcW w:w="1117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D7281B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unt</w:t>
            </w:r>
          </w:p>
        </w:tc>
        <w:tc>
          <w:tcPr>
            <w:tcW w:w="147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6CE7C9E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2</w:t>
            </w:r>
          </w:p>
        </w:tc>
        <w:tc>
          <w:tcPr>
            <w:tcW w:w="1469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338D2F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1412" w:type="dxa"/>
            <w:tcBorders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602554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</w:t>
            </w:r>
          </w:p>
        </w:tc>
        <w:tc>
          <w:tcPr>
            <w:tcW w:w="1021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28E4ED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</w:tr>
      <w:tr w:rsidR="006E39BD" w:rsidRPr="006E39BD" w14:paraId="3FCE687C" w14:textId="77777777" w:rsidTr="0018373B">
        <w:trPr>
          <w:cantSplit/>
        </w:trPr>
        <w:tc>
          <w:tcPr>
            <w:tcW w:w="3739" w:type="dxa"/>
            <w:gridSpan w:val="2"/>
            <w:vMerge/>
            <w:tcBorders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44F2D2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C8389F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% </w:t>
            </w:r>
            <w:proofErr w:type="gramStart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of</w:t>
            </w:r>
            <w:proofErr w:type="gramEnd"/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 xml:space="preserve"> Total</w:t>
            </w:r>
          </w:p>
        </w:tc>
        <w:tc>
          <w:tcPr>
            <w:tcW w:w="147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D513C2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82.1%</w:t>
            </w:r>
          </w:p>
        </w:tc>
        <w:tc>
          <w:tcPr>
            <w:tcW w:w="1469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07E4398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5.4%</w:t>
            </w:r>
          </w:p>
        </w:tc>
        <w:tc>
          <w:tcPr>
            <w:tcW w:w="1412" w:type="dxa"/>
            <w:tcBorders>
              <w:top w:val="nil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6F3EF5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2.6%</w:t>
            </w:r>
          </w:p>
        </w:tc>
        <w:tc>
          <w:tcPr>
            <w:tcW w:w="102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732B82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00.0%</w:t>
            </w:r>
          </w:p>
        </w:tc>
      </w:tr>
    </w:tbl>
    <w:p w14:paraId="6C8B341C" w14:textId="77777777" w:rsidR="006E39BD" w:rsidRPr="006E39BD" w:rsidRDefault="006E39BD" w:rsidP="006E39B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14:paraId="335B18EC" w14:textId="77777777" w:rsidR="006E39BD" w:rsidRPr="006E39BD" w:rsidRDefault="006E39BD" w:rsidP="006E39B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  <w:r w:rsidRPr="006E39BD">
        <w:rPr>
          <w:rFonts w:ascii="Times New Roman" w:hAnsi="Times New Roman" w:cs="Times New Roman"/>
          <w:sz w:val="24"/>
          <w:szCs w:val="24"/>
          <w:lang w:val="en-US"/>
        </w:rPr>
        <w:t xml:space="preserve">Uji </w:t>
      </w:r>
      <w:proofErr w:type="spellStart"/>
      <w:r w:rsidRPr="006E39BD">
        <w:rPr>
          <w:rFonts w:ascii="Times New Roman" w:hAnsi="Times New Roman" w:cs="Times New Roman"/>
          <w:sz w:val="24"/>
          <w:szCs w:val="24"/>
          <w:lang w:val="en-US"/>
        </w:rPr>
        <w:t>signifikan</w:t>
      </w:r>
      <w:proofErr w:type="spellEnd"/>
    </w:p>
    <w:tbl>
      <w:tblPr>
        <w:tblpPr w:leftFromText="180" w:rightFromText="180" w:vertAnchor="text" w:horzAnchor="margin" w:tblpXSpec="right" w:tblpY="184"/>
        <w:tblW w:w="89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1604"/>
        <w:gridCol w:w="2401"/>
        <w:gridCol w:w="2114"/>
        <w:gridCol w:w="1440"/>
        <w:gridCol w:w="1381"/>
      </w:tblGrid>
      <w:tr w:rsidR="006E39BD" w:rsidRPr="006E39BD" w14:paraId="1EDAEE68" w14:textId="77777777" w:rsidTr="0018373B">
        <w:trPr>
          <w:cantSplit/>
          <w:tblHeader/>
        </w:trPr>
        <w:tc>
          <w:tcPr>
            <w:tcW w:w="894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8D7EE3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lang w:val="en-US"/>
              </w:rPr>
              <w:t>Correlations</w:t>
            </w:r>
          </w:p>
        </w:tc>
      </w:tr>
      <w:tr w:rsidR="006E39BD" w:rsidRPr="006E39BD" w14:paraId="03FB08ED" w14:textId="77777777" w:rsidTr="0018373B">
        <w:trPr>
          <w:cantSplit/>
          <w:tblHeader/>
        </w:trPr>
        <w:tc>
          <w:tcPr>
            <w:tcW w:w="160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FF8BC4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401" w:type="dxa"/>
            <w:tcBorders>
              <w:top w:val="single" w:sz="16" w:space="0" w:color="000000"/>
              <w:left w:val="nil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45B1DD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114" w:type="dxa"/>
            <w:tcBorders>
              <w:top w:val="single" w:sz="16" w:space="0" w:color="000000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693E61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72EDFFC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OMUNIKASI_TERAPEUTIK</w:t>
            </w:r>
          </w:p>
        </w:tc>
        <w:tc>
          <w:tcPr>
            <w:tcW w:w="1381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bottom"/>
          </w:tcPr>
          <w:p w14:paraId="2F7A5AD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ECEMASAN</w:t>
            </w:r>
          </w:p>
        </w:tc>
      </w:tr>
      <w:tr w:rsidR="006E39BD" w:rsidRPr="006E39BD" w14:paraId="3906495B" w14:textId="77777777" w:rsidTr="0018373B">
        <w:trPr>
          <w:cantSplit/>
          <w:tblHeader/>
        </w:trPr>
        <w:tc>
          <w:tcPr>
            <w:tcW w:w="160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0922F6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pearman's rho</w:t>
            </w:r>
          </w:p>
        </w:tc>
        <w:tc>
          <w:tcPr>
            <w:tcW w:w="2401" w:type="dxa"/>
            <w:vMerge w:val="restart"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1330A0C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OMUNIKASI_TERAPEUTIK</w:t>
            </w:r>
          </w:p>
        </w:tc>
        <w:tc>
          <w:tcPr>
            <w:tcW w:w="211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B95253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rrelation Coefficient</w:t>
            </w:r>
          </w:p>
        </w:tc>
        <w:tc>
          <w:tcPr>
            <w:tcW w:w="144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33C1CC4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.000</w:t>
            </w:r>
          </w:p>
        </w:tc>
        <w:tc>
          <w:tcPr>
            <w:tcW w:w="138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CC5BD9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-.397</w:t>
            </w:r>
            <w:r w:rsidRPr="006E39BD">
              <w:rPr>
                <w:rFonts w:ascii="Arial" w:hAnsi="Arial" w:cs="Arial"/>
                <w:color w:val="000000"/>
                <w:sz w:val="18"/>
                <w:szCs w:val="18"/>
                <w:vertAlign w:val="superscript"/>
                <w:lang w:val="en-US"/>
              </w:rPr>
              <w:t>*</w:t>
            </w:r>
          </w:p>
        </w:tc>
      </w:tr>
      <w:tr w:rsidR="006E39BD" w:rsidRPr="006E39BD" w14:paraId="6BCCE28A" w14:textId="77777777" w:rsidTr="0018373B">
        <w:trPr>
          <w:cantSplit/>
          <w:tblHeader/>
        </w:trPr>
        <w:tc>
          <w:tcPr>
            <w:tcW w:w="160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138EE3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401" w:type="dxa"/>
            <w:vMerge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016A83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0410F3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ig. (2-tailed)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AF18FC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</w:t>
            </w:r>
          </w:p>
        </w:tc>
        <w:tc>
          <w:tcPr>
            <w:tcW w:w="138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025236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012</w:t>
            </w:r>
          </w:p>
        </w:tc>
      </w:tr>
      <w:tr w:rsidR="006E39BD" w:rsidRPr="006E39BD" w14:paraId="0FD803AD" w14:textId="77777777" w:rsidTr="0018373B">
        <w:trPr>
          <w:cantSplit/>
          <w:tblHeader/>
        </w:trPr>
        <w:tc>
          <w:tcPr>
            <w:tcW w:w="160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2E1BAF16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401" w:type="dxa"/>
            <w:vMerge/>
            <w:tcBorders>
              <w:top w:val="single" w:sz="16" w:space="0" w:color="000000"/>
              <w:left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7718A8A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114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80AB0F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1D3494E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  <w:tc>
          <w:tcPr>
            <w:tcW w:w="1381" w:type="dxa"/>
            <w:tcBorders>
              <w:top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054053B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</w:tr>
      <w:tr w:rsidR="006E39BD" w:rsidRPr="006E39BD" w14:paraId="4F6462AD" w14:textId="77777777" w:rsidTr="0018373B">
        <w:trPr>
          <w:cantSplit/>
          <w:tblHeader/>
        </w:trPr>
        <w:tc>
          <w:tcPr>
            <w:tcW w:w="160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D11AACF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401" w:type="dxa"/>
            <w:vMerge w:val="restart"/>
            <w:tcBorders>
              <w:left w:val="nil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9D2B26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KECEMASAN</w:t>
            </w:r>
          </w:p>
        </w:tc>
        <w:tc>
          <w:tcPr>
            <w:tcW w:w="2114" w:type="dxa"/>
            <w:tcBorders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313B061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Correlation Coefficient</w:t>
            </w:r>
          </w:p>
        </w:tc>
        <w:tc>
          <w:tcPr>
            <w:tcW w:w="1440" w:type="dxa"/>
            <w:tcBorders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562363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-.397</w:t>
            </w:r>
            <w:r w:rsidRPr="006E39BD">
              <w:rPr>
                <w:rFonts w:ascii="Arial" w:hAnsi="Arial" w:cs="Arial"/>
                <w:color w:val="000000"/>
                <w:sz w:val="18"/>
                <w:szCs w:val="18"/>
                <w:vertAlign w:val="superscript"/>
                <w:lang w:val="en-US"/>
              </w:rPr>
              <w:t>*</w:t>
            </w:r>
          </w:p>
        </w:tc>
        <w:tc>
          <w:tcPr>
            <w:tcW w:w="1381" w:type="dxa"/>
            <w:tcBorders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43C749BB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1.000</w:t>
            </w:r>
          </w:p>
        </w:tc>
      </w:tr>
      <w:tr w:rsidR="006E39BD" w:rsidRPr="006E39BD" w14:paraId="2B1ABB42" w14:textId="77777777" w:rsidTr="0018373B">
        <w:trPr>
          <w:cantSplit/>
          <w:tblHeader/>
        </w:trPr>
        <w:tc>
          <w:tcPr>
            <w:tcW w:w="160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92A5539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401" w:type="dxa"/>
            <w:vMerge/>
            <w:tcBorders>
              <w:left w:val="nil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8144565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11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CB71DC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Sig. (2-tailed)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27FEB00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012</w:t>
            </w:r>
          </w:p>
        </w:tc>
        <w:tc>
          <w:tcPr>
            <w:tcW w:w="138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0B356ED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.</w:t>
            </w:r>
          </w:p>
        </w:tc>
      </w:tr>
      <w:tr w:rsidR="006E39BD" w:rsidRPr="006E39BD" w14:paraId="04174628" w14:textId="77777777" w:rsidTr="0018373B">
        <w:trPr>
          <w:cantSplit/>
          <w:tblHeader/>
        </w:trPr>
        <w:tc>
          <w:tcPr>
            <w:tcW w:w="160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3B8EA1E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401" w:type="dxa"/>
            <w:vMerge/>
            <w:tcBorders>
              <w:left w:val="nil"/>
              <w:bottom w:val="single" w:sz="16" w:space="0" w:color="000000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69E4F27A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11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F3725F0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N</w:t>
            </w:r>
          </w:p>
        </w:tc>
        <w:tc>
          <w:tcPr>
            <w:tcW w:w="144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51B72614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  <w:tc>
          <w:tcPr>
            <w:tcW w:w="138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  <w:vAlign w:val="center"/>
          </w:tcPr>
          <w:p w14:paraId="7A3CA873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jc w:val="righ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39</w:t>
            </w:r>
          </w:p>
        </w:tc>
      </w:tr>
      <w:tr w:rsidR="006E39BD" w:rsidRPr="006E39BD" w14:paraId="18C53152" w14:textId="77777777" w:rsidTr="0018373B">
        <w:trPr>
          <w:cantSplit/>
        </w:trPr>
        <w:tc>
          <w:tcPr>
            <w:tcW w:w="611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0BEB221C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320" w:lineRule="atLeast"/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</w:pPr>
            <w:r w:rsidRPr="006E39BD">
              <w:rPr>
                <w:rFonts w:ascii="Arial" w:hAnsi="Arial" w:cs="Arial"/>
                <w:color w:val="000000"/>
                <w:sz w:val="18"/>
                <w:szCs w:val="18"/>
                <w:lang w:val="en-US"/>
              </w:rPr>
              <w:t>*. Correlation is significant at the 0.05 level (2-tailed).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56883AC7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30" w:type="dxa"/>
              <w:left w:w="30" w:type="dxa"/>
              <w:bottom w:w="30" w:type="dxa"/>
              <w:right w:w="30" w:type="dxa"/>
            </w:tcMar>
          </w:tcPr>
          <w:p w14:paraId="4343BD62" w14:textId="77777777" w:rsidR="006E39BD" w:rsidRPr="006E39BD" w:rsidRDefault="006E39BD" w:rsidP="006E39BD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6001CCA9" w14:textId="77777777" w:rsidR="006E39BD" w:rsidRPr="006E39BD" w:rsidRDefault="006E39BD" w:rsidP="006E39B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015603D" w14:textId="77777777" w:rsidR="006E39BD" w:rsidRPr="006E39BD" w:rsidRDefault="006E39BD" w:rsidP="006E39BD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14:paraId="0F19CCC5" w14:textId="77777777" w:rsidR="006E39BD" w:rsidRPr="006E39BD" w:rsidRDefault="006E39BD" w:rsidP="006E39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569E138" w14:textId="77777777" w:rsidR="002C43FF" w:rsidRDefault="002C43FF"/>
    <w:sectPr w:rsidR="002C43FF" w:rsidSect="0047763C">
      <w:headerReference w:type="default" r:id="rId14"/>
      <w:footerReference w:type="default" r:id="rId15"/>
      <w:pgSz w:w="11906" w:h="16838" w:code="9"/>
      <w:pgMar w:top="2268" w:right="1701" w:bottom="1701" w:left="2268" w:header="720" w:footer="720" w:gutter="0"/>
      <w:pgNumType w:start="4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716048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C208D5" w14:textId="77777777" w:rsidR="004B7951" w:rsidRDefault="006E39B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3</w:t>
        </w:r>
        <w:r>
          <w:rPr>
            <w:noProof/>
          </w:rPr>
          <w:fldChar w:fldCharType="end"/>
        </w:r>
      </w:p>
    </w:sdtContent>
  </w:sdt>
  <w:p w14:paraId="56D9AE91" w14:textId="77777777" w:rsidR="004B7951" w:rsidRDefault="006E39BD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B5115A" w14:textId="77777777" w:rsidR="004B7951" w:rsidRDefault="006E39BD">
    <w:pPr>
      <w:pStyle w:val="Header"/>
      <w:jc w:val="right"/>
    </w:pPr>
  </w:p>
  <w:p w14:paraId="0167651E" w14:textId="77777777" w:rsidR="004B7951" w:rsidRDefault="006E39B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C04C38"/>
    <w:multiLevelType w:val="hybridMultilevel"/>
    <w:tmpl w:val="1AF69ECA"/>
    <w:lvl w:ilvl="0" w:tplc="8182CA30">
      <w:start w:val="1"/>
      <w:numFmt w:val="upperLetter"/>
      <w:lvlText w:val="%1.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" w15:restartNumberingAfterBreak="0">
    <w:nsid w:val="06EC4C24"/>
    <w:multiLevelType w:val="hybridMultilevel"/>
    <w:tmpl w:val="BEFA2320"/>
    <w:lvl w:ilvl="0" w:tplc="6F662340">
      <w:start w:val="1"/>
      <w:numFmt w:val="upperLetter"/>
      <w:lvlText w:val="%1."/>
      <w:lvlJc w:val="left"/>
      <w:pPr>
        <w:ind w:left="862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" w15:restartNumberingAfterBreak="0">
    <w:nsid w:val="0794738F"/>
    <w:multiLevelType w:val="hybridMultilevel"/>
    <w:tmpl w:val="21A2B71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83C1FA3"/>
    <w:multiLevelType w:val="hybridMultilevel"/>
    <w:tmpl w:val="BAA60BE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8594CA1"/>
    <w:multiLevelType w:val="hybridMultilevel"/>
    <w:tmpl w:val="FC6EA60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1A454FC"/>
    <w:multiLevelType w:val="hybridMultilevel"/>
    <w:tmpl w:val="0B2031D2"/>
    <w:lvl w:ilvl="0" w:tplc="86420E1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2C2E2756"/>
    <w:multiLevelType w:val="hybridMultilevel"/>
    <w:tmpl w:val="F49A79C6"/>
    <w:lvl w:ilvl="0" w:tplc="FAF8A7BA">
      <w:start w:val="1"/>
      <w:numFmt w:val="upperLetter"/>
      <w:lvlText w:val="%1."/>
      <w:lvlJc w:val="left"/>
      <w:pPr>
        <w:ind w:left="862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7" w15:restartNumberingAfterBreak="0">
    <w:nsid w:val="2DEE49DE"/>
    <w:multiLevelType w:val="hybridMultilevel"/>
    <w:tmpl w:val="905247A0"/>
    <w:lvl w:ilvl="0" w:tplc="69C6695C">
      <w:start w:val="1"/>
      <w:numFmt w:val="upp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 w15:restartNumberingAfterBreak="0">
    <w:nsid w:val="2F521A8C"/>
    <w:multiLevelType w:val="hybridMultilevel"/>
    <w:tmpl w:val="CE401B94"/>
    <w:lvl w:ilvl="0" w:tplc="F4D67A64">
      <w:start w:val="1"/>
      <w:numFmt w:val="upperLetter"/>
      <w:lvlText w:val="%1.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9" w15:restartNumberingAfterBreak="0">
    <w:nsid w:val="3B091B12"/>
    <w:multiLevelType w:val="hybridMultilevel"/>
    <w:tmpl w:val="4D52ACDA"/>
    <w:lvl w:ilvl="0" w:tplc="552C05FE">
      <w:start w:val="1"/>
      <w:numFmt w:val="upperLetter"/>
      <w:lvlText w:val="%1.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0" w15:restartNumberingAfterBreak="0">
    <w:nsid w:val="58E340A6"/>
    <w:multiLevelType w:val="hybridMultilevel"/>
    <w:tmpl w:val="692C3DD6"/>
    <w:lvl w:ilvl="0" w:tplc="6CDA7FAC">
      <w:start w:val="1"/>
      <w:numFmt w:val="upperLetter"/>
      <w:lvlText w:val="%1.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1" w15:restartNumberingAfterBreak="0">
    <w:nsid w:val="590A107E"/>
    <w:multiLevelType w:val="hybridMultilevel"/>
    <w:tmpl w:val="4EB27A32"/>
    <w:lvl w:ilvl="0" w:tplc="04090015">
      <w:start w:val="1"/>
      <w:numFmt w:val="upperLetter"/>
      <w:lvlText w:val="%1.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2" w15:restartNumberingAfterBreak="0">
    <w:nsid w:val="5D734FDA"/>
    <w:multiLevelType w:val="hybridMultilevel"/>
    <w:tmpl w:val="097C4412"/>
    <w:lvl w:ilvl="0" w:tplc="1F008E0C">
      <w:start w:val="1"/>
      <w:numFmt w:val="upperLetter"/>
      <w:lvlText w:val="%1.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3" w15:restartNumberingAfterBreak="0">
    <w:nsid w:val="5F482142"/>
    <w:multiLevelType w:val="hybridMultilevel"/>
    <w:tmpl w:val="6330C372"/>
    <w:lvl w:ilvl="0" w:tplc="9214B702">
      <w:start w:val="1"/>
      <w:numFmt w:val="upperLetter"/>
      <w:lvlText w:val="%1.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4" w15:restartNumberingAfterBreak="0">
    <w:nsid w:val="6D9B31B5"/>
    <w:multiLevelType w:val="hybridMultilevel"/>
    <w:tmpl w:val="76C00F7E"/>
    <w:lvl w:ilvl="0" w:tplc="04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5" w15:restartNumberingAfterBreak="0">
    <w:nsid w:val="78274E48"/>
    <w:multiLevelType w:val="hybridMultilevel"/>
    <w:tmpl w:val="AAB67C28"/>
    <w:lvl w:ilvl="0" w:tplc="89B0911E">
      <w:start w:val="1"/>
      <w:numFmt w:val="upperLetter"/>
      <w:lvlText w:val="%1."/>
      <w:lvlJc w:val="left"/>
      <w:pPr>
        <w:ind w:left="862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num w:numId="1">
    <w:abstractNumId w:val="14"/>
  </w:num>
  <w:num w:numId="2">
    <w:abstractNumId w:val="5"/>
  </w:num>
  <w:num w:numId="3">
    <w:abstractNumId w:val="7"/>
  </w:num>
  <w:num w:numId="4">
    <w:abstractNumId w:val="15"/>
  </w:num>
  <w:num w:numId="5">
    <w:abstractNumId w:val="1"/>
  </w:num>
  <w:num w:numId="6">
    <w:abstractNumId w:val="6"/>
  </w:num>
  <w:num w:numId="7">
    <w:abstractNumId w:val="4"/>
  </w:num>
  <w:num w:numId="8">
    <w:abstractNumId w:val="8"/>
  </w:num>
  <w:num w:numId="9">
    <w:abstractNumId w:val="3"/>
  </w:num>
  <w:num w:numId="10">
    <w:abstractNumId w:val="2"/>
  </w:num>
  <w:num w:numId="11">
    <w:abstractNumId w:val="0"/>
  </w:num>
  <w:num w:numId="12">
    <w:abstractNumId w:val="12"/>
  </w:num>
  <w:num w:numId="13">
    <w:abstractNumId w:val="10"/>
  </w:num>
  <w:num w:numId="14">
    <w:abstractNumId w:val="13"/>
  </w:num>
  <w:num w:numId="15">
    <w:abstractNumId w:val="9"/>
  </w:num>
  <w:num w:numId="16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39BD"/>
    <w:rsid w:val="002C43FF"/>
    <w:rsid w:val="006E39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4F8B7D5"/>
  <w15:chartTrackingRefBased/>
  <w15:docId w15:val="{71C6FDAB-F6BF-4AB0-B5E8-D62328AE62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6E39B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E39BD"/>
  </w:style>
  <w:style w:type="paragraph" w:styleId="Footer">
    <w:name w:val="footer"/>
    <w:basedOn w:val="Normal"/>
    <w:link w:val="FooterChar"/>
    <w:uiPriority w:val="99"/>
    <w:semiHidden/>
    <w:unhideWhenUsed/>
    <w:rsid w:val="006E39B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6E39BD"/>
  </w:style>
  <w:style w:type="table" w:styleId="TableGrid">
    <w:name w:val="Table Grid"/>
    <w:basedOn w:val="TableNormal"/>
    <w:uiPriority w:val="39"/>
    <w:rsid w:val="006E39BD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image" Target="media/image9.jpe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jpe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footer" Target="footer1.xml"/><Relationship Id="rId10" Type="http://schemas.openxmlformats.org/officeDocument/2006/relationships/image" Target="media/image6.jpg"/><Relationship Id="rId4" Type="http://schemas.openxmlformats.org/officeDocument/2006/relationships/webSettings" Target="webSettings.xml"/><Relationship Id="rId9" Type="http://schemas.openxmlformats.org/officeDocument/2006/relationships/image" Target="media/image5.jpe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5</Pages>
  <Words>1188</Words>
  <Characters>6775</Characters>
  <Application>Microsoft Office Word</Application>
  <DocSecurity>0</DocSecurity>
  <Lines>56</Lines>
  <Paragraphs>15</Paragraphs>
  <ScaleCrop>false</ScaleCrop>
  <Company/>
  <LinksUpToDate>false</LinksUpToDate>
  <CharactersWithSpaces>79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22-09-22T08:36:00Z</dcterms:created>
  <dcterms:modified xsi:type="dcterms:W3CDTF">2022-09-22T08:37:00Z</dcterms:modified>
</cp:coreProperties>
</file>